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64CB40A0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5C9ADE9D" w14:textId="4B395ED6" w:rsidR="00057612" w:rsidRDefault="00D35A45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0701652" w:history="1">
            <w:r w:rsidR="00057612" w:rsidRPr="006135BB">
              <w:rPr>
                <w:rStyle w:val="Hiperhivatkozs"/>
                <w:noProof/>
              </w:rPr>
              <w:t>Használati útmutató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3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C5B09A6" w14:textId="39334EC7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3" w:history="1">
            <w:r w:rsidR="00057612" w:rsidRPr="006135BB">
              <w:rPr>
                <w:rStyle w:val="Hiperhivatkozs"/>
                <w:noProof/>
              </w:rPr>
              <w:t>Problém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4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B8DEC44" w14:textId="49F8CF88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4" w:history="1">
            <w:r w:rsidR="00057612" w:rsidRPr="006135BB">
              <w:rPr>
                <w:rStyle w:val="Hiperhivatkozs"/>
                <w:noProof/>
              </w:rPr>
              <w:t>Használt könyvtárak, csomag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5EADA0B4" w14:textId="1E40029B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5" w:history="1">
            <w:r w:rsidR="00057612" w:rsidRPr="006135BB">
              <w:rPr>
                <w:rStyle w:val="Hiperhivatkozs"/>
                <w:noProof/>
              </w:rPr>
              <w:t>Anacond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5FAF57A" w14:textId="50070ED1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6" w:history="1">
            <w:r w:rsidR="00057612" w:rsidRPr="006135BB">
              <w:rPr>
                <w:rStyle w:val="Hiperhivatkozs"/>
                <w:noProof/>
              </w:rPr>
              <w:t>Pygam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7A82C3A" w14:textId="03D140E4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7" w:history="1">
            <w:r w:rsidR="00057612" w:rsidRPr="006135BB">
              <w:rPr>
                <w:rStyle w:val="Hiperhivatkozs"/>
                <w:noProof/>
              </w:rPr>
              <w:t>Pytorch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7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9B57DEC" w14:textId="2A5996A0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8" w:history="1">
            <w:r w:rsidR="00057612" w:rsidRPr="006135BB">
              <w:rPr>
                <w:rStyle w:val="Hiperhivatkozs"/>
                <w:noProof/>
              </w:rPr>
              <w:t>Matplotlib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8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2AC79D5" w14:textId="37F45C3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9" w:history="1">
            <w:r w:rsidR="00057612" w:rsidRPr="006135BB">
              <w:rPr>
                <w:rStyle w:val="Hiperhivatkozs"/>
                <w:noProof/>
              </w:rPr>
              <w:t>Ipython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9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DCADBF0" w14:textId="0850C2CB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0" w:history="1">
            <w:r w:rsidR="00057612" w:rsidRPr="006135BB">
              <w:rPr>
                <w:rStyle w:val="Hiperhivatkozs"/>
                <w:noProof/>
              </w:rPr>
              <w:t>Játék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0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A644DD2" w14:textId="4310677E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1" w:history="1">
            <w:r w:rsidR="00057612" w:rsidRPr="006135BB">
              <w:rPr>
                <w:rStyle w:val="Hiperhivatkozs"/>
                <w:noProof/>
              </w:rPr>
              <w:t>Az alap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1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50A3DA4" w14:textId="4A672F0A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2" w:history="1">
            <w:r w:rsidR="00057612" w:rsidRPr="006135BB">
              <w:rPr>
                <w:rStyle w:val="Hiperhivatkozs"/>
                <w:noProof/>
              </w:rPr>
              <w:t>Inicializálás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4EB99F0" w14:textId="3C27F9C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3" w:history="1">
            <w:r w:rsidR="00057612" w:rsidRPr="006135BB">
              <w:rPr>
                <w:rStyle w:val="Hiperhivatkozs"/>
                <w:noProof/>
              </w:rPr>
              <w:t>play_step függvény szerkezet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7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D7D7277" w14:textId="4DA0B41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4" w:history="1">
            <w:r w:rsidR="00057612" w:rsidRPr="006135BB">
              <w:rPr>
                <w:rStyle w:val="Hiperhivatkozs"/>
                <w:noProof/>
              </w:rPr>
              <w:t>Mesterséges intelligenci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8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09D16C0" w14:textId="50A9B86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5" w:history="1">
            <w:r w:rsidR="00057612" w:rsidRPr="006135BB">
              <w:rPr>
                <w:rStyle w:val="Hiperhivatkozs"/>
                <w:noProof/>
              </w:rPr>
              <w:t>Teszte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9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57E7D38" w14:textId="2485D53F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6" w:history="1">
            <w:r w:rsidR="00057612" w:rsidRPr="006135BB">
              <w:rPr>
                <w:rStyle w:val="Hiperhivatkozs"/>
                <w:noProof/>
              </w:rPr>
              <w:t>Forrás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10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0C24570" w14:textId="1096B366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0701652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A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25335B95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  <w:r w:rsidR="00B279AC">
        <w:rPr>
          <w:sz w:val="24"/>
          <w:szCs w:val="24"/>
        </w:rPr>
        <w:t xml:space="preserve"> *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39EBC6B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  <w:r w:rsidR="00B279AC">
        <w:rPr>
          <w:sz w:val="24"/>
          <w:szCs w:val="24"/>
        </w:rPr>
        <w:t xml:space="preserve"> *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33F7E9F7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  <w:r w:rsidR="00B279AC">
        <w:rPr>
          <w:sz w:val="24"/>
          <w:szCs w:val="24"/>
        </w:rPr>
        <w:t xml:space="preserve"> *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DA7D900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  <w:r w:rsidR="00B279AC">
        <w:rPr>
          <w:sz w:val="24"/>
          <w:szCs w:val="24"/>
        </w:rPr>
        <w:t xml:space="preserve"> *</w:t>
      </w:r>
    </w:p>
    <w:p w14:paraId="6FEB86D1" w14:textId="78C966CC" w:rsidR="00DF3A61" w:rsidRDefault="00DF3A61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(Miután elindult a játék, az ablakok mozgatása, áthelyezése</w:t>
      </w:r>
      <w:r w:rsidR="00905A00">
        <w:rPr>
          <w:sz w:val="24"/>
          <w:szCs w:val="24"/>
        </w:rPr>
        <w:t xml:space="preserve"> vagy átméretezése</w:t>
      </w:r>
      <w:r>
        <w:rPr>
          <w:sz w:val="24"/>
          <w:szCs w:val="24"/>
        </w:rPr>
        <w:t xml:space="preserve"> összeomlást okozhat, erre próbáltam megoldást keresni, de sajnos nem találtam)</w:t>
      </w:r>
    </w:p>
    <w:p w14:paraId="5D691530" w14:textId="3788600A" w:rsidR="00B279AC" w:rsidRPr="00B279AC" w:rsidRDefault="00B279AC" w:rsidP="00B279AC">
      <w:pPr>
        <w:spacing w:line="276" w:lineRule="auto"/>
        <w:jc w:val="both"/>
        <w:rPr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05D93235">
                <wp:simplePos x="0" y="0"/>
                <wp:positionH relativeFrom="margin">
                  <wp:align>left</wp:align>
                </wp:positionH>
                <wp:positionV relativeFrom="paragraph">
                  <wp:posOffset>2369820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10E08CC6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86.6pt;width:453.6pt;height:.05pt;z-index:25166028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O75VaX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10E08CC6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</w:rPr>
        <w:drawing>
          <wp:anchor distT="0" distB="0" distL="114300" distR="114300" simplePos="0" relativeHeight="251658240" behindDoc="0" locked="0" layoutInCell="1" allowOverlap="1" wp14:anchorId="3FBC0DC0" wp14:editId="6A30B3A5">
            <wp:simplePos x="0" y="0"/>
            <wp:positionH relativeFrom="margin">
              <wp:align>right</wp:align>
            </wp:positionH>
            <wp:positionV relativeFrom="paragraph">
              <wp:posOffset>354330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279AC">
        <w:rPr>
          <w:b/>
          <w:bCs/>
          <w:sz w:val="24"/>
          <w:szCs w:val="24"/>
        </w:rPr>
        <w:t>Sikeres telepítés után a használathoz csak a *-</w:t>
      </w:r>
      <w:proofErr w:type="spellStart"/>
      <w:r w:rsidRPr="00B279AC">
        <w:rPr>
          <w:b/>
          <w:bCs/>
          <w:sz w:val="24"/>
          <w:szCs w:val="24"/>
        </w:rPr>
        <w:t>gal</w:t>
      </w:r>
      <w:proofErr w:type="spellEnd"/>
      <w:r w:rsidRPr="00B279AC">
        <w:rPr>
          <w:b/>
          <w:bCs/>
          <w:sz w:val="24"/>
          <w:szCs w:val="24"/>
        </w:rPr>
        <w:t xml:space="preserve"> jelölt utasítások kiadása szükséges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0701653"/>
      <w:bookmarkEnd w:id="1"/>
      <w:r>
        <w:lastRenderedPageBreak/>
        <w:t>Probléma bemutatása</w:t>
      </w:r>
      <w:bookmarkEnd w:id="2"/>
    </w:p>
    <w:p w14:paraId="06E5ED47" w14:textId="4C2F0CDF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Snake egy nagyon régi játék, már régi nyomógombos telefonokon is megjelent (lásd 2.ábra). </w:t>
      </w:r>
      <w:r w:rsidR="00D21620" w:rsidRPr="00D21620">
        <w:rPr>
          <w:sz w:val="24"/>
          <w:szCs w:val="24"/>
        </w:rPr>
        <w:t>Az ember gyakran azt gondolná, hogy egy</w:t>
      </w:r>
      <w:r>
        <w:rPr>
          <w:sz w:val="24"/>
          <w:szCs w:val="24"/>
        </w:rPr>
        <w:t xml:space="preserve"> ilyen</w:t>
      </w:r>
      <w:r w:rsidR="00D21620" w:rsidRPr="00D21620">
        <w:rPr>
          <w:sz w:val="24"/>
          <w:szCs w:val="24"/>
        </w:rPr>
        <w:t xml:space="preserve"> egyszerű játék, nem okozhat különösebb problémákat, de mégis, ha nem sikerül elérni egy magasabb pontszámot, könnyen felmerülhet a frusztráció. A kérdés, hogyan lehet konzisztensen magas pontszámot elérni egy ilyen játékban, elég bonyolult lehet. Az egyik lehetséges megoldás egy mesterséges intelligencia fejlesztése, amely képes folyamatosan fejlődni a játékban, és így egyre magasabb pontszámokat ér el.</w:t>
      </w:r>
    </w:p>
    <w:p w14:paraId="3DCC634E" w14:textId="1A5A826E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64D7B1CB" wp14:editId="6217D9EC">
            <wp:simplePos x="0" y="0"/>
            <wp:positionH relativeFrom="margin">
              <wp:align>right</wp:align>
            </wp:positionH>
            <wp:positionV relativeFrom="paragraph">
              <wp:posOffset>10795</wp:posOffset>
            </wp:positionV>
            <wp:extent cx="1514475" cy="3149600"/>
            <wp:effectExtent l="0" t="0" r="0" b="0"/>
            <wp:wrapSquare wrapText="bothSides"/>
            <wp:docPr id="392496731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41" r="18145"/>
                    <a:stretch/>
                  </pic:blipFill>
                  <pic:spPr bwMode="auto">
                    <a:xfrm>
                      <a:off x="0" y="0"/>
                      <a:ext cx="1514475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21620"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="00D21620" w:rsidRPr="00D21620">
        <w:rPr>
          <w:sz w:val="24"/>
          <w:szCs w:val="24"/>
        </w:rPr>
        <w:t>nak</w:t>
      </w:r>
      <w:proofErr w:type="spellEnd"/>
      <w:r w:rsidR="00D21620"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="00D21620"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4FD6D34" w14:textId="65B2E3A4" w:rsidR="002E44F2" w:rsidRDefault="002E44F2" w:rsidP="00DF3A61">
      <w:pPr>
        <w:spacing w:line="276" w:lineRule="auto"/>
        <w:ind w:firstLine="567"/>
        <w:jc w:val="both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64B891D" wp14:editId="10F6EAB6">
                <wp:simplePos x="0" y="0"/>
                <wp:positionH relativeFrom="margin">
                  <wp:posOffset>4272280</wp:posOffset>
                </wp:positionH>
                <wp:positionV relativeFrom="paragraph">
                  <wp:posOffset>1151255</wp:posOffset>
                </wp:positionV>
                <wp:extent cx="1590675" cy="635"/>
                <wp:effectExtent l="0" t="0" r="9525" b="15240"/>
                <wp:wrapSquare wrapText="bothSides"/>
                <wp:docPr id="538919918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0675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FBE7B80" w14:textId="02DBC9FB" w:rsidR="002E44F2" w:rsidRPr="002E44F2" w:rsidRDefault="002E44F2" w:rsidP="002E44F2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2</w: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t>. ábra Snake egy régi telefonon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(illusztráció)</w:t>
                            </w:r>
                            <w:r w:rsidRPr="002E44F2">
                              <w:t xml:space="preserve"> </w:t>
                            </w:r>
                            <w:r>
                              <w:fldChar w:fldCharType="begin"/>
                            </w:r>
                            <w:r>
      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      </w:r>
                            <w:r>
                              <w:fldChar w:fldCharType="separate"/>
                            </w:r>
                            <w:r w:rsidRPr="002E44F2">
                              <w:rPr>
                                <w:rFonts w:ascii="Calibri" w:hAnsi="Calibri" w:cs="Calibri"/>
                                <w:sz w:val="22"/>
                              </w:rPr>
                              <w:t>[1]</w:t>
                            </w:r>
                            <w: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64B891D" id="_x0000_s1027" type="#_x0000_t202" style="position:absolute;left:0;text-align:left;margin-left:336.4pt;margin-top:90.65pt;width:125.25pt;height:.05pt;z-index:2516664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" filled="f" stroked="f">
                <v:textbox style="mso-fit-shape-to-text:t" inset="0,0,0,0">
                  <w:txbxContent>
                    <w:p w14:paraId="5FBE7B80" w14:textId="02DBC9FB" w:rsidR="002E44F2" w:rsidRPr="002E44F2" w:rsidRDefault="002E44F2" w:rsidP="002E44F2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2</w: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t>. ábra Snake egy régi telefonon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 xml:space="preserve"> (illusztráció)</w:t>
                      </w:r>
                      <w:r w:rsidRPr="002E44F2">
                        <w:t xml:space="preserve"> </w:t>
                      </w:r>
                      <w:r>
                        <w:fldChar w:fldCharType="begin"/>
                      </w:r>
                      <w:r>
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</w:r>
                      <w:r>
                        <w:fldChar w:fldCharType="separate"/>
                      </w:r>
                      <w:r w:rsidRPr="002E44F2">
                        <w:rPr>
                          <w:rFonts w:ascii="Calibri" w:hAnsi="Calibri" w:cs="Calibri"/>
                          <w:sz w:val="22"/>
                        </w:rPr>
                        <w:t>[1]</w:t>
                      </w:r>
                      <w:r>
                        <w:fldChar w:fldCharType="end"/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21620"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  <w:r w:rsidRPr="002E44F2">
        <w:t xml:space="preserve"> </w:t>
      </w:r>
    </w:p>
    <w:p w14:paraId="703AA4D2" w14:textId="63EECEA3" w:rsidR="00D21620" w:rsidRPr="000C10AD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22036300" w:rsidR="000C10AD" w:rsidRDefault="000C10AD" w:rsidP="00DF3A61">
      <w:pPr>
        <w:pStyle w:val="Cmsor1"/>
        <w:spacing w:line="276" w:lineRule="auto"/>
      </w:pPr>
      <w:bookmarkStart w:id="3" w:name="_Toc160701654"/>
      <w:r>
        <w:lastRenderedPageBreak/>
        <w:t>Használt könyvtárak</w:t>
      </w:r>
      <w:r w:rsidR="004C0A1B">
        <w:t xml:space="preserve">, </w:t>
      </w:r>
      <w:r w:rsidR="00B26A56">
        <w:t>csomag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bookmarkStart w:id="4" w:name="_Toc160701655"/>
      <w:proofErr w:type="spellStart"/>
      <w:r>
        <w:t>Anaconda</w:t>
      </w:r>
      <w:bookmarkEnd w:id="4"/>
      <w:proofErr w:type="spellEnd"/>
    </w:p>
    <w:p w14:paraId="6CB04664" w14:textId="3EEA54B2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a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biztosak lehetünk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ZqtRZUzN","properties":{"formattedCitation":"[1]","plainCitation":"[1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1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bookmarkStart w:id="5" w:name="_Toc160701656"/>
      <w:proofErr w:type="spellStart"/>
      <w:r>
        <w:t>Pygame</w:t>
      </w:r>
      <w:bookmarkEnd w:id="5"/>
      <w:proofErr w:type="spellEnd"/>
    </w:p>
    <w:p w14:paraId="1B52708F" w14:textId="3A43D182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lEmsIHu","properties":{"formattedCitation":"[2]","plainCitation":"[2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2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bookmarkStart w:id="6" w:name="_Toc160701657"/>
      <w:proofErr w:type="spellStart"/>
      <w:r>
        <w:t>Pytorch</w:t>
      </w:r>
      <w:bookmarkEnd w:id="6"/>
      <w:proofErr w:type="spellEnd"/>
    </w:p>
    <w:p w14:paraId="6AB5D308" w14:textId="136C5EC7" w:rsidR="001E10D5" w:rsidRPr="001E10D5" w:rsidRDefault="00905A00" w:rsidP="00B52EE9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52EE9" w:rsidRPr="00B52EE9">
        <w:rPr>
          <w:sz w:val="24"/>
          <w:szCs w:val="24"/>
        </w:rPr>
        <w:t>PyTorch</w:t>
      </w:r>
      <w:proofErr w:type="spellEnd"/>
      <w:r w:rsidR="00B52EE9"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könyvtárra épül.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="00B52EE9" w:rsidRPr="00B52EE9">
        <w:rPr>
          <w:sz w:val="24"/>
          <w:szCs w:val="24"/>
        </w:rPr>
        <w:t>Lua</w:t>
      </w:r>
      <w:proofErr w:type="spellEnd"/>
      <w:r w:rsidR="00B52EE9" w:rsidRPr="00B52EE9">
        <w:rPr>
          <w:sz w:val="24"/>
          <w:szCs w:val="24"/>
        </w:rPr>
        <w:t xml:space="preserve"> </w:t>
      </w:r>
      <w:proofErr w:type="spellStart"/>
      <w:r w:rsidR="00B52EE9" w:rsidRPr="00B52EE9">
        <w:rPr>
          <w:sz w:val="24"/>
          <w:szCs w:val="24"/>
        </w:rPr>
        <w:t>szkriptelési</w:t>
      </w:r>
      <w:proofErr w:type="spellEnd"/>
      <w:r w:rsidR="00B52EE9"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 w:rsidR="00B52EE9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JvFXfnO0","properties":{"formattedCitation":"[3]","plainCitation":"[3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 w:rsidR="00B52EE9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3]</w:t>
      </w:r>
      <w:r w:rsidR="00B52EE9"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7" w:name="_Matplotlib"/>
      <w:bookmarkStart w:id="8" w:name="_Toc160701658"/>
      <w:bookmarkEnd w:id="7"/>
      <w:proofErr w:type="spellStart"/>
      <w:r>
        <w:t>Matplotlib</w:t>
      </w:r>
      <w:bookmarkEnd w:id="8"/>
      <w:proofErr w:type="spellEnd"/>
    </w:p>
    <w:p w14:paraId="79C5FED6" w14:textId="2BF92033" w:rsidR="001E10D5" w:rsidRPr="001E10D5" w:rsidRDefault="00905A00" w:rsidP="00BE4D57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adatvizualizációs könyvtár Pythonban, amelyet 2D </w:t>
      </w:r>
      <w:proofErr w:type="spellStart"/>
      <w:r w:rsidR="00BE4D57" w:rsidRPr="00BE4D57">
        <w:rPr>
          <w:sz w:val="24"/>
          <w:szCs w:val="24"/>
        </w:rPr>
        <w:t>plotokhoz</w:t>
      </w:r>
      <w:proofErr w:type="spellEnd"/>
      <w:r w:rsidR="00BE4D57" w:rsidRPr="00BE4D57">
        <w:rPr>
          <w:sz w:val="24"/>
          <w:szCs w:val="24"/>
        </w:rPr>
        <w:t xml:space="preserve"> használnak.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="00BE4D57" w:rsidRPr="00BE4D57">
        <w:rPr>
          <w:sz w:val="24"/>
          <w:szCs w:val="24"/>
        </w:rPr>
        <w:t>NumPy</w:t>
      </w:r>
      <w:proofErr w:type="spellEnd"/>
      <w:r w:rsidR="00BE4D57"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="00BE4D57" w:rsidRPr="00BE4D57">
        <w:rPr>
          <w:sz w:val="24"/>
          <w:szCs w:val="24"/>
        </w:rPr>
        <w:t>SciPy</w:t>
      </w:r>
      <w:proofErr w:type="spellEnd"/>
      <w:r w:rsidR="00BE4D57"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többféle diagramot </w:t>
      </w:r>
      <w:r w:rsidR="00BE4D57">
        <w:rPr>
          <w:sz w:val="24"/>
          <w:szCs w:val="24"/>
        </w:rPr>
        <w:t>is kirajzolhat</w:t>
      </w:r>
      <w:r w:rsidR="00BE4D57" w:rsidRPr="00BE4D57">
        <w:rPr>
          <w:sz w:val="24"/>
          <w:szCs w:val="24"/>
        </w:rPr>
        <w:t>, mint például vonaldiagram, oszlopdiagram, szórásdiagram, hisztogram</w:t>
      </w:r>
      <w:r w:rsidR="00BE4D57">
        <w:rPr>
          <w:sz w:val="24"/>
          <w:szCs w:val="24"/>
        </w:rPr>
        <w:t>.</w:t>
      </w:r>
      <w:r w:rsidR="00BE4D57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3XHOn2F","properties":{"formattedCitation":"[4]","plainCitation":"[4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 w:rsidR="00BE4D57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4]</w:t>
      </w:r>
      <w:r w:rsidR="00BE4D57"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9" w:name="_Ipython"/>
      <w:bookmarkStart w:id="10" w:name="_Toc160701659"/>
      <w:bookmarkEnd w:id="9"/>
      <w:proofErr w:type="spellStart"/>
      <w:r>
        <w:t>Ipython</w:t>
      </w:r>
      <w:bookmarkEnd w:id="10"/>
      <w:proofErr w:type="spellEnd"/>
    </w:p>
    <w:p w14:paraId="0A33187F" w14:textId="0AAC50C3" w:rsidR="000C10AD" w:rsidRPr="0065308A" w:rsidRDefault="00BE4D57" w:rsidP="0065308A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hoz képest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ddZwRCTf","properties":{"formattedCitation":"[5]","plainCitation":"[5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5]</w:t>
      </w:r>
      <w:r>
        <w:rPr>
          <w:sz w:val="24"/>
          <w:szCs w:val="24"/>
        </w:rPr>
        <w:fldChar w:fldCharType="end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11" w:name="_Toc160701660"/>
      <w:r>
        <w:lastRenderedPageBreak/>
        <w:t>Játék bemutatása</w:t>
      </w:r>
      <w:bookmarkEnd w:id="11"/>
    </w:p>
    <w:p w14:paraId="3DE4D1E9" w14:textId="69E9CC44" w:rsidR="000C10AD" w:rsidRDefault="00762DB3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ga a játék a GitHubon a </w:t>
      </w:r>
      <w:hyperlink r:id="rId13" w:history="1">
        <w:r w:rsidRPr="00762DB3">
          <w:rPr>
            <w:rStyle w:val="Hiperhivatkozs"/>
            <w:sz w:val="24"/>
            <w:szCs w:val="24"/>
          </w:rPr>
          <w:t>game.py</w:t>
        </w:r>
      </w:hyperlink>
      <w:r>
        <w:rPr>
          <w:sz w:val="24"/>
          <w:szCs w:val="24"/>
        </w:rPr>
        <w:t xml:space="preserve"> fájlban található. Ez tartalmazza </w:t>
      </w:r>
      <w:r w:rsidR="002E44F2">
        <w:rPr>
          <w:sz w:val="24"/>
          <w:szCs w:val="24"/>
        </w:rPr>
        <w:t>a játék mechanikákat</w:t>
      </w:r>
      <w:r>
        <w:rPr>
          <w:sz w:val="24"/>
          <w:szCs w:val="24"/>
        </w:rPr>
        <w:t>, ez nem azt jelenti, hogy ha ezt a fájlt futtatnánk akkor manuális irányítással működne a játék, mivel az AI miatt módosításokat kellett végezni a fájlban, például az irányítás részét teljesen át kellett alakítani mert nyilvánvalóan nem billentyűzetről fogja kapni a bemenetet a program.</w:t>
      </w:r>
    </w:p>
    <w:p w14:paraId="559BA8E6" w14:textId="5A892C97" w:rsidR="0065308A" w:rsidRDefault="0065308A" w:rsidP="0065308A">
      <w:pPr>
        <w:pStyle w:val="Cmsor2"/>
      </w:pPr>
      <w:bookmarkStart w:id="12" w:name="_Toc160701661"/>
      <w:r w:rsidRPr="00762DB3">
        <w:rPr>
          <w:noProof/>
        </w:rPr>
        <w:drawing>
          <wp:anchor distT="0" distB="0" distL="114300" distR="114300" simplePos="0" relativeHeight="251661312" behindDoc="0" locked="0" layoutInCell="1" allowOverlap="1" wp14:anchorId="6C9EDEE0" wp14:editId="3439A263">
            <wp:simplePos x="0" y="0"/>
            <wp:positionH relativeFrom="margin">
              <wp:align>right</wp:align>
            </wp:positionH>
            <wp:positionV relativeFrom="paragraph">
              <wp:posOffset>11430</wp:posOffset>
            </wp:positionV>
            <wp:extent cx="2848373" cy="4382112"/>
            <wp:effectExtent l="0" t="0" r="9525" b="0"/>
            <wp:wrapSquare wrapText="bothSides"/>
            <wp:docPr id="948249917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824991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8373" cy="43821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z alapok</w:t>
      </w:r>
      <w:bookmarkEnd w:id="12"/>
    </w:p>
    <w:p w14:paraId="7E2FA936" w14:textId="2AD1863C" w:rsidR="00762DB3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E0DB75" wp14:editId="431771B5">
                <wp:simplePos x="0" y="0"/>
                <wp:positionH relativeFrom="margin">
                  <wp:align>right</wp:align>
                </wp:positionH>
                <wp:positionV relativeFrom="page">
                  <wp:posOffset>6753225</wp:posOffset>
                </wp:positionV>
                <wp:extent cx="2847975" cy="313055"/>
                <wp:effectExtent l="0" t="0" r="9525" b="10795"/>
                <wp:wrapSquare wrapText="bothSides"/>
                <wp:docPr id="1951263392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313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9731321" w14:textId="0D96A117" w:rsidR="00552D2F" w:rsidRPr="00552D2F" w:rsidRDefault="00762DB3" w:rsidP="00552D2F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3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762DB3">
                              <w:rPr>
                                <w:noProof/>
                                <w:sz w:val="24"/>
                                <w:szCs w:val="24"/>
                              </w:rPr>
                              <w:t>. ábra Kódrészlet a game.py fájlbó</w:t>
                            </w:r>
                            <w:r w:rsidR="00552D2F">
                              <w:rPr>
                                <w:noProof/>
                                <w:sz w:val="24"/>
                                <w:szCs w:val="24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E0DB75" id="_x0000_s1028" type="#_x0000_t202" style="position:absolute;left:0;text-align:left;margin-left:173.05pt;margin-top:531.75pt;width:224.25pt;height:24.65pt;z-index:251663360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" filled="f" stroked="f">
                <v:textbox style="mso-fit-shape-to-text:t" inset="0,0,0,0">
                  <w:txbxContent>
                    <w:p w14:paraId="69731321" w14:textId="0D96A117" w:rsidR="00552D2F" w:rsidRPr="00552D2F" w:rsidRDefault="00762DB3" w:rsidP="00552D2F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3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762DB3">
                        <w:rPr>
                          <w:noProof/>
                          <w:sz w:val="24"/>
                          <w:szCs w:val="24"/>
                        </w:rPr>
                        <w:t>. ábra Kódrészlet a game.py fájlbó</w:t>
                      </w:r>
                      <w:r w:rsidR="00552D2F">
                        <w:rPr>
                          <w:noProof/>
                          <w:sz w:val="24"/>
                          <w:szCs w:val="24"/>
                        </w:rPr>
                        <w:t>l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FF5E1A">
        <w:rPr>
          <w:sz w:val="24"/>
          <w:szCs w:val="24"/>
        </w:rPr>
        <w:t xml:space="preserve">Az alábbi képen a game.py fájl első pár sora látható, ahol a csomagok kerültek beimportálásra és a konstansok kerültek definiálásra. Az irányokat egy enum-ban tároltam, amit akkor használnak, ha egy változónak egy meghatározott értékkészlete legyen, mint most esetünkben az irány. Ezután létrehoztam a </w:t>
      </w:r>
      <w:proofErr w:type="spellStart"/>
      <w:r w:rsidR="00FF5E1A">
        <w:rPr>
          <w:sz w:val="24"/>
          <w:szCs w:val="24"/>
        </w:rPr>
        <w:t>Point</w:t>
      </w:r>
      <w:proofErr w:type="spellEnd"/>
      <w:r w:rsidR="00FF5E1A">
        <w:rPr>
          <w:sz w:val="24"/>
          <w:szCs w:val="24"/>
        </w:rPr>
        <w:t xml:space="preserve"> nevű „</w:t>
      </w:r>
      <w:proofErr w:type="spellStart"/>
      <w:proofErr w:type="gramStart"/>
      <w:r w:rsidR="00FF5E1A">
        <w:rPr>
          <w:sz w:val="24"/>
          <w:szCs w:val="24"/>
        </w:rPr>
        <w:t>namedtuple</w:t>
      </w:r>
      <w:proofErr w:type="spellEnd"/>
      <w:r w:rsidR="00FF5E1A">
        <w:rPr>
          <w:sz w:val="24"/>
          <w:szCs w:val="24"/>
        </w:rPr>
        <w:t>”-</w:t>
      </w:r>
      <w:proofErr w:type="gramEnd"/>
      <w:r w:rsidR="00FF5E1A">
        <w:rPr>
          <w:sz w:val="24"/>
          <w:szCs w:val="24"/>
        </w:rPr>
        <w:t>t aminek a segítségével majd a későbbiekben a megjelenített ablak adott pontjaira tudok hivatkozni.</w:t>
      </w:r>
      <w:r w:rsidR="00552D2F">
        <w:rPr>
          <w:sz w:val="24"/>
          <w:szCs w:val="24"/>
        </w:rPr>
        <w:t xml:space="preserve"> Majd definiáltam a kígyó sebességét és a blokkok méretét 20 pixelre, röviden ez annyit takar, hogy felbontottam az ablakot 20*20-as négyzetekre. Végül pedig színeket definiáltam, ezeket a konstansokat használtam a kígyó, a keret és a háttér színezéséhez. Ezen adatok rögzítése után pedig a játékhoz használt függvényeket hoztam létre.</w:t>
      </w:r>
    </w:p>
    <w:p w14:paraId="1BE0FF4E" w14:textId="0E61BE48" w:rsidR="0065308A" w:rsidRDefault="0065308A" w:rsidP="0065308A">
      <w:pPr>
        <w:pStyle w:val="Cmsor2"/>
      </w:pPr>
      <w:bookmarkStart w:id="13" w:name="_Toc160701662"/>
      <w:r>
        <w:t>Inicializálás</w:t>
      </w:r>
      <w:bookmarkEnd w:id="13"/>
    </w:p>
    <w:p w14:paraId="75FDE0AC" w14:textId="6FEE7A2A" w:rsidR="00552D2F" w:rsidRDefault="00552D2F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őször inicializálni kell a programot. Ez esetünkben annyit </w:t>
      </w:r>
      <w:r w:rsidR="00FF1768">
        <w:rPr>
          <w:sz w:val="24"/>
          <w:szCs w:val="24"/>
        </w:rPr>
        <w:t>takar,</w:t>
      </w:r>
      <w:r>
        <w:rPr>
          <w:sz w:val="24"/>
          <w:szCs w:val="24"/>
        </w:rPr>
        <w:t xml:space="preserve"> hogy létrehozzuk az </w:t>
      </w:r>
      <w:r w:rsidR="00FF1768">
        <w:rPr>
          <w:sz w:val="24"/>
          <w:szCs w:val="24"/>
        </w:rPr>
        <w:t>ablakot,</w:t>
      </w:r>
      <w:r>
        <w:rPr>
          <w:sz w:val="24"/>
          <w:szCs w:val="24"/>
        </w:rPr>
        <w:t xml:space="preserve"> ahol a játék futni fog, majd az ablak közepére tesszük a kígyót, </w:t>
      </w:r>
      <w:r w:rsidR="00FF1768">
        <w:rPr>
          <w:sz w:val="24"/>
          <w:szCs w:val="24"/>
        </w:rPr>
        <w:t>úgy,</w:t>
      </w:r>
      <w:r>
        <w:rPr>
          <w:sz w:val="24"/>
          <w:szCs w:val="24"/>
        </w:rPr>
        <w:t xml:space="preserve"> hogy jobbra induljon el, majd lehelyezünk egy ételt.</w:t>
      </w:r>
      <w:r w:rsidR="00FF1768">
        <w:rPr>
          <w:sz w:val="24"/>
          <w:szCs w:val="24"/>
        </w:rPr>
        <w:t xml:space="preserve"> </w:t>
      </w:r>
      <w:r w:rsidR="00CF2461">
        <w:rPr>
          <w:sz w:val="24"/>
          <w:szCs w:val="24"/>
        </w:rPr>
        <w:t xml:space="preserve">Magát a kígyót egy </w:t>
      </w:r>
      <w:proofErr w:type="spellStart"/>
      <w:r w:rsidR="00CF2461">
        <w:rPr>
          <w:sz w:val="24"/>
          <w:szCs w:val="24"/>
        </w:rPr>
        <w:t>Poin</w:t>
      </w:r>
      <w:r w:rsidR="008E7F50">
        <w:rPr>
          <w:sz w:val="24"/>
          <w:szCs w:val="24"/>
        </w:rPr>
        <w:t>t</w:t>
      </w:r>
      <w:proofErr w:type="spellEnd"/>
      <w:r w:rsidR="00CF2461">
        <w:rPr>
          <w:sz w:val="24"/>
          <w:szCs w:val="24"/>
        </w:rPr>
        <w:t xml:space="preserve">-okból álló listában tároltam, aminek a nulladik eleme a kígyó feje utána pedig a folyamatosan növekvő test. </w:t>
      </w:r>
      <w:r w:rsidR="00FF1768">
        <w:rPr>
          <w:sz w:val="24"/>
          <w:szCs w:val="24"/>
        </w:rPr>
        <w:t xml:space="preserve">Ehhez egy következő függvényt hívunk meg amely </w:t>
      </w:r>
      <w:proofErr w:type="spellStart"/>
      <w:r w:rsidR="00FF1768">
        <w:rPr>
          <w:sz w:val="24"/>
          <w:szCs w:val="24"/>
        </w:rPr>
        <w:t>randomizál</w:t>
      </w:r>
      <w:proofErr w:type="spellEnd"/>
      <w:r w:rsidR="00FF1768">
        <w:rPr>
          <w:sz w:val="24"/>
          <w:szCs w:val="24"/>
        </w:rPr>
        <w:t>, egy képet, hogy melyik gyümölcs kerüljön az ablakra és két számot, amelyek x és y koordinátaként működnek. Fontos, hogy ezek mindig olyan számok lesznek, amelyek oszthatóak a 2. ábrán látható BLOCK_SIZE-</w:t>
      </w:r>
      <w:proofErr w:type="spellStart"/>
      <w:r w:rsidR="00FF1768">
        <w:rPr>
          <w:sz w:val="24"/>
          <w:szCs w:val="24"/>
        </w:rPr>
        <w:t>zal</w:t>
      </w:r>
      <w:proofErr w:type="spellEnd"/>
      <w:r w:rsidR="00FF1768">
        <w:rPr>
          <w:sz w:val="24"/>
          <w:szCs w:val="24"/>
        </w:rPr>
        <w:t>. Ha a random pont a kígyóban van akkor új pontot csinál a függvény és azt helyezi le.</w:t>
      </w:r>
    </w:p>
    <w:p w14:paraId="5FB31C31" w14:textId="3EC00FE6" w:rsidR="009846D2" w:rsidRDefault="00FF1768" w:rsidP="002E44F2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icializálás után kezdődik a játék, ami egy </w:t>
      </w:r>
      <w:r w:rsidR="009846D2">
        <w:rPr>
          <w:sz w:val="24"/>
          <w:szCs w:val="24"/>
        </w:rPr>
        <w:t>több</w:t>
      </w:r>
      <w:r>
        <w:rPr>
          <w:sz w:val="24"/>
          <w:szCs w:val="24"/>
        </w:rPr>
        <w:t xml:space="preserve"> lépcsős </w:t>
      </w:r>
      <w:r w:rsidR="00057612">
        <w:rPr>
          <w:sz w:val="24"/>
          <w:szCs w:val="24"/>
        </w:rPr>
        <w:t>függvényből</w:t>
      </w:r>
      <w:r>
        <w:rPr>
          <w:sz w:val="24"/>
          <w:szCs w:val="24"/>
        </w:rPr>
        <w:t xml:space="preserve"> áll, amely a kígyó haláláig ismétlődik, majd, ha ez bekövetkezik akkor az előző bekezdésben bemutatott függvény segítségével visszaállítjuk a játékot a kezdeti helyzetbe.</w:t>
      </w:r>
    </w:p>
    <w:p w14:paraId="27624515" w14:textId="67524F80" w:rsidR="009846D2" w:rsidRDefault="009846D2" w:rsidP="00B51C3B">
      <w:pPr>
        <w:pStyle w:val="Cmsor2"/>
      </w:pPr>
      <w:bookmarkStart w:id="14" w:name="_play_step_függvény_szerkezete"/>
      <w:bookmarkStart w:id="15" w:name="_Toc160701663"/>
      <w:bookmarkEnd w:id="14"/>
      <w:r>
        <w:lastRenderedPageBreak/>
        <w:t>play_step függvény szerkezete</w:t>
      </w:r>
      <w:bookmarkEnd w:id="15"/>
    </w:p>
    <w:p w14:paraId="64F857B2" w14:textId="733A9D48" w:rsidR="0065308A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Bemenet kezelése</w:t>
      </w:r>
    </w:p>
    <w:p w14:paraId="73CDBE41" w14:textId="26BB5F08" w:rsidR="00B51C3B" w:rsidRPr="009846D2" w:rsidRDefault="00F423AC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vel a programot nem manuálisan vezéreljük hanem AI irányítja ezért ebben a lépésben csak az ablak bezárását kell kezelni, </w:t>
      </w:r>
      <w:r w:rsidR="00057612">
        <w:rPr>
          <w:sz w:val="24"/>
          <w:szCs w:val="24"/>
        </w:rPr>
        <w:t>azaz,</w:t>
      </w:r>
      <w:r>
        <w:rPr>
          <w:sz w:val="24"/>
          <w:szCs w:val="24"/>
        </w:rPr>
        <w:t xml:space="preserve"> ha az ablakot bezárjuk akkor a teljes programot le kell állítani.</w:t>
      </w:r>
    </w:p>
    <w:p w14:paraId="442E694B" w14:textId="60785C25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Mozgás</w:t>
      </w:r>
    </w:p>
    <w:p w14:paraId="6B755A36" w14:textId="66566C81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mozgás levezényléséhez először azt kell megvizsgálnunk, hogy van-e irányváltozás az előző frame óta. Ha van akkor a </w:t>
      </w:r>
      <w:proofErr w:type="spellStart"/>
      <w:r>
        <w:rPr>
          <w:sz w:val="24"/>
          <w:szCs w:val="24"/>
        </w:rPr>
        <w:t>Directions</w:t>
      </w:r>
      <w:proofErr w:type="spellEnd"/>
      <w:r>
        <w:rPr>
          <w:sz w:val="24"/>
          <w:szCs w:val="24"/>
        </w:rPr>
        <w:t xml:space="preserve"> enum segítségével megváltoztatjuk az irányt. Végül pedig a blokk méretével eltoljuk a kígyót a megfelelő irányba</w:t>
      </w:r>
      <w:r w:rsidR="009449D1">
        <w:rPr>
          <w:sz w:val="24"/>
          <w:szCs w:val="24"/>
        </w:rPr>
        <w:t xml:space="preserve">, </w:t>
      </w:r>
      <w:r w:rsidR="00CF2461">
        <w:rPr>
          <w:sz w:val="24"/>
          <w:szCs w:val="24"/>
        </w:rPr>
        <w:t>úgy,</w:t>
      </w:r>
      <w:r w:rsidR="009449D1">
        <w:rPr>
          <w:sz w:val="24"/>
          <w:szCs w:val="24"/>
        </w:rPr>
        <w:t xml:space="preserve"> hogy a fejét beszúrjuk a </w:t>
      </w:r>
      <w:r w:rsidR="00CF2461">
        <w:rPr>
          <w:sz w:val="24"/>
          <w:szCs w:val="24"/>
        </w:rPr>
        <w:t>lista elejére.</w:t>
      </w:r>
    </w:p>
    <w:p w14:paraId="3AF7F912" w14:textId="04030B40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Játék végének vizsgálata</w:t>
      </w:r>
    </w:p>
    <w:p w14:paraId="59AC6E2B" w14:textId="25AA1CFB" w:rsidR="00B51C3B" w:rsidRPr="009846D2" w:rsidRDefault="0049083B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gy adott körnek akkor van vége, ha a kígyó meghal, ez akkor következik be, ha beleütközik a falba vagy saját magába. Emellett a játéknak akkor is vége van, ha a kígyó huzamosabb ideig nem ér el semmit. Ha ezek valamelyike bekövetkezik akkor a függvény </w:t>
      </w:r>
      <w:r w:rsidR="009449D1">
        <w:rPr>
          <w:sz w:val="24"/>
          <w:szCs w:val="24"/>
        </w:rPr>
        <w:t xml:space="preserve">negatív </w:t>
      </w:r>
      <w:r>
        <w:rPr>
          <w:sz w:val="24"/>
          <w:szCs w:val="24"/>
        </w:rPr>
        <w:t>10-et ad vissza jutalomként, és igaznak állítja be a game_over változót.</w:t>
      </w:r>
    </w:p>
    <w:p w14:paraId="150F06B9" w14:textId="36B53C64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Új étel elhelyezése</w:t>
      </w:r>
    </w:p>
    <w:p w14:paraId="355B60D7" w14:textId="6D06E388" w:rsidR="00B51C3B" w:rsidRPr="009846D2" w:rsidRDefault="009449D1" w:rsidP="009449D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nél a résznél azt kell </w:t>
      </w:r>
      <w:r w:rsidR="00CF2461">
        <w:rPr>
          <w:sz w:val="24"/>
          <w:szCs w:val="24"/>
        </w:rPr>
        <w:t>megvizsgálni,</w:t>
      </w:r>
      <w:r>
        <w:rPr>
          <w:sz w:val="24"/>
          <w:szCs w:val="24"/>
        </w:rPr>
        <w:t xml:space="preserve"> hogy a kígyó </w:t>
      </w:r>
      <w:r w:rsidR="00CF2461">
        <w:rPr>
          <w:sz w:val="24"/>
          <w:szCs w:val="24"/>
        </w:rPr>
        <w:t>összeszedte-e</w:t>
      </w:r>
      <w:r>
        <w:rPr>
          <w:sz w:val="24"/>
          <w:szCs w:val="24"/>
        </w:rPr>
        <w:t xml:space="preserve"> a lehelyezett ételt, ha igen akkor a jutalmat 10-re állítjuk és növeljük a pontszámot eggyel, ezzel a kígyó hossza is nő. Ha nem vesz fel ételt az adott frame-ben a kígyó akkor az utolsó blokkját eltávolítjuk. </w:t>
      </w:r>
      <w:r w:rsidR="00CF2461">
        <w:rPr>
          <w:sz w:val="24"/>
          <w:szCs w:val="24"/>
        </w:rPr>
        <w:t>Erre azért van szükség mert a „Mozgás” résznél beszúrtuk a fejet a lista elejére, de azért, hogy ne nőjön a kígyó hossza mikor nem szed össze gyümölcsöt el kell távolítanunk az utolsó blokkot a listából.</w:t>
      </w:r>
    </w:p>
    <w:p w14:paraId="22702839" w14:textId="53DA1C3D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UI frissítése és a sebesség növelése</w:t>
      </w:r>
    </w:p>
    <w:p w14:paraId="77D50638" w14:textId="3FCC7582" w:rsidR="00B51C3B" w:rsidRPr="009846D2" w:rsidRDefault="00CF2461" w:rsidP="00CF246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UI frissítése minden frame-ban lefut. Letisztítja az ablakot, majd újra rajzol rá mindent, beleértve a változásokat. Először feltölt zölddel az egészet, </w:t>
      </w:r>
      <w:r w:rsidR="00F423AC">
        <w:rPr>
          <w:sz w:val="24"/>
          <w:szCs w:val="24"/>
        </w:rPr>
        <w:t>majd a keretet helyezi el. Ezután a kígyó és az étel kerül kirajzolásra. Végül pedig a pontszám felirata. Ha ez sikeresen frissült utána pedig a sebességet növeltem, az alap sebesség 35, ez mindig az adott pontszámmal van növelve.</w:t>
      </w:r>
    </w:p>
    <w:p w14:paraId="73666280" w14:textId="296EB1BF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Érték visszaadás</w:t>
      </w:r>
    </w:p>
    <w:p w14:paraId="086298EB" w14:textId="4137AD8A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 w:rsidRPr="009846D2">
        <w:rPr>
          <w:sz w:val="24"/>
          <w:szCs w:val="24"/>
        </w:rPr>
        <w:t xml:space="preserve">A </w:t>
      </w:r>
      <w:r w:rsidR="00DC7473">
        <w:rPr>
          <w:sz w:val="24"/>
          <w:szCs w:val="24"/>
        </w:rPr>
        <w:t>függvény</w:t>
      </w:r>
      <w:r w:rsidRPr="009846D2">
        <w:rPr>
          <w:sz w:val="24"/>
          <w:szCs w:val="24"/>
        </w:rPr>
        <w:t xml:space="preserve"> végén </w:t>
      </w:r>
      <w:r>
        <w:rPr>
          <w:sz w:val="24"/>
          <w:szCs w:val="24"/>
        </w:rPr>
        <w:t>több értéket is visszaad a függvény, először a jutalmat, majd azt, hogy vége van-e a játéknak, majd az elért pontszámot. Ezt az agen</w:t>
      </w:r>
      <w:r w:rsidR="00C833F5">
        <w:rPr>
          <w:sz w:val="24"/>
          <w:szCs w:val="24"/>
        </w:rPr>
        <w:t>t kapja meg ami ezektől az információktól függően folytatja a játékot.</w:t>
      </w:r>
    </w:p>
    <w:p w14:paraId="249E686C" w14:textId="2D49E914" w:rsidR="000C10AD" w:rsidRPr="006579F7" w:rsidRDefault="0065308A" w:rsidP="006579F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16" w:name="_Toc160701664"/>
      <w:r>
        <w:lastRenderedPageBreak/>
        <w:t>Mesterséges intelligencia bemutatása</w:t>
      </w:r>
      <w:bookmarkEnd w:id="16"/>
    </w:p>
    <w:p w14:paraId="505CA26D" w14:textId="77777777" w:rsidR="00B279AC" w:rsidRDefault="00B279AC" w:rsidP="00B279AC">
      <w:pPr>
        <w:pStyle w:val="Cmsor2"/>
      </w:pPr>
      <w:r>
        <w:t>Megerősítéses tanulás</w:t>
      </w:r>
    </w:p>
    <w:p w14:paraId="44067353" w14:textId="36CCC026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 megerősítéses tanulás (</w:t>
      </w:r>
      <w:proofErr w:type="spellStart"/>
      <w:r w:rsidRPr="00B279AC">
        <w:rPr>
          <w:sz w:val="24"/>
          <w:szCs w:val="24"/>
        </w:rPr>
        <w:t>R</w:t>
      </w:r>
      <w:r>
        <w:rPr>
          <w:sz w:val="24"/>
          <w:szCs w:val="24"/>
        </w:rPr>
        <w:t>einforcement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B279AC">
        <w:rPr>
          <w:sz w:val="24"/>
          <w:szCs w:val="24"/>
        </w:rPr>
        <w:t>L</w:t>
      </w:r>
      <w:r>
        <w:rPr>
          <w:sz w:val="24"/>
          <w:szCs w:val="24"/>
        </w:rPr>
        <w:t>earning</w:t>
      </w:r>
      <w:proofErr w:type="spellEnd"/>
      <w:r w:rsidRPr="00B279AC">
        <w:rPr>
          <w:sz w:val="24"/>
          <w:szCs w:val="24"/>
        </w:rPr>
        <w:t>) a gépi tanulás egy részterülete, amely lehetővé teszi egy AI-generált rendszernek, hogy próbálkozás és hiba útján tanuljon a cselekedeteinek visszajelzése alapján. Ez a visszajelzés, büntetésként vagy jutalomként jelezve, természetesen a jutalomfunkció maximalizálása céljából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KX2TphOR","properties":{"formattedCitation":"[6]","plainCitation":"[6]","noteIndex":0},"citationItems":[{"id":33,"uris":["http://zotero.org/users/local/zOi9XGqq/items/QT3CV97T"],"itemData":{"id":33,"type":"webpage","abstract":"Reinforcement learning (RL) allows an AI-driven system to learn through trial and error using feedback from its actions","container-title":"University of York","language":"en-GB","title":"What is reinforcement learning?","URL":"https://online.york.ac.uk/what-is-reinforcement-learning/","author":[{"family":"Brooks","given":"Ruth"}],"accessed":{"date-parts":[["2024",3,7]]},"issued":{"date-parts":[["2021",12,2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279AC">
        <w:rPr>
          <w:rFonts w:ascii="Calibri" w:hAnsi="Calibri" w:cs="Calibri"/>
          <w:sz w:val="24"/>
        </w:rPr>
        <w:t>[6]</w:t>
      </w:r>
      <w:r>
        <w:rPr>
          <w:sz w:val="24"/>
          <w:szCs w:val="24"/>
        </w:rPr>
        <w:fldChar w:fldCharType="end"/>
      </w:r>
    </w:p>
    <w:p w14:paraId="2CCDF658" w14:textId="7B4ED8F1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zért volt jó döntés a Snake játék megoldása ebben a keretrendszerben, mert a Snake egy olyan környezetet biztosít, amely ideális a RL gyakorlására. A játék egyszerű, de elég változatos, hogy különböző stratégiákat tesztelhessünk, és a jutalmazási rendszer segít az ügynöknek megtanulni, hogy milyen lépéseket kell tennie a legjobb eredmények elérése érdekében. A Snake játék tehát remek lehetőséget kínál az RL alapelveinek megértésére és alkalmazására.</w:t>
      </w:r>
    </w:p>
    <w:p w14:paraId="56FFABDA" w14:textId="190D5A50" w:rsidR="00B279AC" w:rsidRDefault="00B279AC" w:rsidP="00B279AC">
      <w:pPr>
        <w:pStyle w:val="Cmsor2"/>
      </w:pPr>
      <w:r>
        <w:t>Mély Q tanulás</w:t>
      </w:r>
    </w:p>
    <w:p w14:paraId="0BE0DB2F" w14:textId="49745AFC" w:rsidR="00905A00" w:rsidRDefault="00905A00" w:rsidP="00905A00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 mély Q-tanulás és a "</w:t>
      </w:r>
      <w:proofErr w:type="spellStart"/>
      <w:r w:rsidRPr="00905A00">
        <w:rPr>
          <w:sz w:val="24"/>
          <w:szCs w:val="24"/>
        </w:rPr>
        <w:t>Vanilla</w:t>
      </w:r>
      <w:proofErr w:type="spellEnd"/>
      <w:r w:rsidRPr="00905A00">
        <w:rPr>
          <w:sz w:val="24"/>
          <w:szCs w:val="24"/>
        </w:rPr>
        <w:t xml:space="preserve">" Q-tanulás közötti alapvető különbség a Q-tábla megvalósításában rejlik. A mély Q-tanulás esetén a hagyományos Q-táblát egy neurális hálózattal helyettesítik. </w:t>
      </w:r>
      <w:r>
        <w:rPr>
          <w:sz w:val="24"/>
          <w:szCs w:val="24"/>
        </w:rPr>
        <w:t xml:space="preserve">A </w:t>
      </w:r>
      <w:r w:rsidR="00CC5C86">
        <w:rPr>
          <w:sz w:val="24"/>
          <w:szCs w:val="24"/>
        </w:rPr>
        <w:t>(</w:t>
      </w:r>
      <w:proofErr w:type="spellStart"/>
      <w:r>
        <w:rPr>
          <w:sz w:val="24"/>
          <w:szCs w:val="24"/>
        </w:rPr>
        <w:t>stat</w:t>
      </w:r>
      <w:r w:rsidR="00CC5C86">
        <w:rPr>
          <w:sz w:val="24"/>
          <w:szCs w:val="24"/>
        </w:rPr>
        <w:t>e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CC5C86">
        <w:rPr>
          <w:sz w:val="24"/>
          <w:szCs w:val="24"/>
        </w:rPr>
        <w:t>a</w:t>
      </w:r>
      <w:r>
        <w:rPr>
          <w:sz w:val="24"/>
          <w:szCs w:val="24"/>
        </w:rPr>
        <w:t>ction</w:t>
      </w:r>
      <w:proofErr w:type="spellEnd"/>
      <w:r w:rsidR="00CC5C86">
        <w:rPr>
          <w:sz w:val="24"/>
          <w:szCs w:val="24"/>
        </w:rPr>
        <w:t>)</w:t>
      </w:r>
      <w:r>
        <w:rPr>
          <w:sz w:val="24"/>
          <w:szCs w:val="24"/>
        </w:rPr>
        <w:t xml:space="preserve"> pár</w:t>
      </w:r>
      <w:r w:rsidR="00CC5C86">
        <w:rPr>
          <w:sz w:val="24"/>
          <w:szCs w:val="24"/>
        </w:rPr>
        <w:t>ok</w:t>
      </w:r>
      <w:r>
        <w:rPr>
          <w:sz w:val="24"/>
          <w:szCs w:val="24"/>
        </w:rPr>
        <w:t xml:space="preserve"> </w:t>
      </w:r>
      <w:r w:rsidR="00CC5C86">
        <w:rPr>
          <w:sz w:val="24"/>
          <w:szCs w:val="24"/>
        </w:rPr>
        <w:t xml:space="preserve">q értékhez történő </w:t>
      </w:r>
      <w:proofErr w:type="spellStart"/>
      <w:r w:rsidR="00CC5C86">
        <w:rPr>
          <w:sz w:val="24"/>
          <w:szCs w:val="24"/>
        </w:rPr>
        <w:t>mappolása</w:t>
      </w:r>
      <w:proofErr w:type="spellEnd"/>
      <w:r w:rsidR="00CC5C8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elyett </w:t>
      </w:r>
      <w:r w:rsidR="00CC5C86">
        <w:rPr>
          <w:sz w:val="24"/>
          <w:szCs w:val="24"/>
        </w:rPr>
        <w:t>(</w:t>
      </w:r>
      <w:proofErr w:type="spellStart"/>
      <w:r w:rsidR="00CC5C86">
        <w:rPr>
          <w:sz w:val="24"/>
          <w:szCs w:val="24"/>
        </w:rPr>
        <w:t>action</w:t>
      </w:r>
      <w:proofErr w:type="spellEnd"/>
      <w:r w:rsidR="00CC5C86">
        <w:rPr>
          <w:sz w:val="24"/>
          <w:szCs w:val="24"/>
        </w:rPr>
        <w:t xml:space="preserve"> Q-érték) párokra </w:t>
      </w:r>
      <w:proofErr w:type="spellStart"/>
      <w:r w:rsidR="00CC5C86">
        <w:rPr>
          <w:sz w:val="24"/>
          <w:szCs w:val="24"/>
        </w:rPr>
        <w:t>mappolja</w:t>
      </w:r>
      <w:proofErr w:type="spellEnd"/>
      <w:r w:rsidR="00CC5C86">
        <w:rPr>
          <w:sz w:val="24"/>
          <w:szCs w:val="24"/>
        </w:rPr>
        <w:t>.</w:t>
      </w:r>
    </w:p>
    <w:p w14:paraId="7B05FAF0" w14:textId="047D0D0E" w:rsidR="00B279AC" w:rsidRDefault="00905A00" w:rsidP="00CC5C86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z egyik érdekes dolog a mély Q-tanulásban, hogy a tanulási folyamat két neurális hálózatot használ. Ezeknek a hálózatoknak ugyanaz az architektúrájuk, de más súlyokkal rendelkeznek. Minden N lépésben a súlyokat a fő hálózatból átmásolják a célnak nevezett hálózatba. Mindkét hálózat használata stabilitást biztosít a tanulási folyamatban, és segít az algoritmus hatékonyabb tanulásában.</w:t>
      </w:r>
      <w:r w:rsidR="00165F02">
        <w:rPr>
          <w:sz w:val="24"/>
          <w:szCs w:val="24"/>
        </w:rPr>
        <w:fldChar w:fldCharType="begin"/>
      </w:r>
      <w:r w:rsidR="00165F02">
        <w:rPr>
          <w:sz w:val="24"/>
          <w:szCs w:val="24"/>
        </w:rPr>
        <w:instrText xml:space="preserve"> ADDIN ZOTERO_ITEM CSL_CITATION {"citationID":"L0XaQlfB","properties":{"formattedCitation":"[7]","plainCitation":"[7]","noteIndex":0},"citationItems":[{"id":35,"uris":["http://zotero.org/users/local/zOi9XGqq/items/MVHMG7YQ"],"itemData":{"id":35,"type":"webpage","abstract":"A Practical Guide to Deep Q-Networks","container-title":"Medium","language":"en","title":"Deep Q-Learning Tutorial: minDQN","title-short":"Deep Q-Learning Tutorial","URL":"https://towardsdatascience.com/deep-q-learning-tutorial-mindqn-2a4c855abffc","author":[{"family":"Wang","given":"Mike"}],"accessed":{"date-parts":[["2024",3,7]]},"issued":{"date-parts":[["2021",10,3]]}}}],"schema":"https://github.com/citation-style-language/schema/raw/master/csl-citation.json"} </w:instrText>
      </w:r>
      <w:r w:rsidR="00165F02">
        <w:rPr>
          <w:sz w:val="24"/>
          <w:szCs w:val="24"/>
        </w:rPr>
        <w:fldChar w:fldCharType="separate"/>
      </w:r>
      <w:r w:rsidR="00165F02" w:rsidRPr="00165F02">
        <w:rPr>
          <w:rFonts w:ascii="Calibri" w:hAnsi="Calibri" w:cs="Calibri"/>
          <w:sz w:val="24"/>
        </w:rPr>
        <w:t>[7]</w:t>
      </w:r>
      <w:r w:rsidR="00165F02">
        <w:rPr>
          <w:sz w:val="24"/>
          <w:szCs w:val="24"/>
        </w:rPr>
        <w:fldChar w:fldCharType="end"/>
      </w:r>
    </w:p>
    <w:p w14:paraId="77B94C21" w14:textId="4F315EB8" w:rsidR="0093781D" w:rsidRDefault="00CB2697" w:rsidP="00CB2697">
      <w:pPr>
        <w:pStyle w:val="Cmsor2"/>
      </w:pPr>
      <w:bookmarkStart w:id="17" w:name="_Bellman_egyenlet"/>
      <w:bookmarkEnd w:id="17"/>
      <w:r>
        <w:t>Bellman egyenlet</w:t>
      </w:r>
    </w:p>
    <w:p w14:paraId="7CAEB530" w14:textId="1B516FAB" w:rsidR="00CB2697" w:rsidRDefault="00CB2697" w:rsidP="00CB2697">
      <w:pPr>
        <w:ind w:firstLine="567"/>
        <w:jc w:val="both"/>
        <w:rPr>
          <w:sz w:val="24"/>
          <w:szCs w:val="24"/>
        </w:rPr>
      </w:pPr>
      <w:r w:rsidRPr="00CB2697">
        <w:rPr>
          <w:sz w:val="24"/>
          <w:szCs w:val="24"/>
        </w:rPr>
        <w:t>A Bellman-egyenlet a megerősítő tanulás alapvető egyenlete, amely kifejezi az állapot vagy állapot-akció pár érték</w:t>
      </w:r>
      <w:r>
        <w:rPr>
          <w:sz w:val="24"/>
          <w:szCs w:val="24"/>
        </w:rPr>
        <w:t>et</w:t>
      </w:r>
      <w:r w:rsidRPr="00CB2697">
        <w:rPr>
          <w:sz w:val="24"/>
          <w:szCs w:val="24"/>
        </w:rPr>
        <w:t xml:space="preserve"> és az ebből az állapotból várható jutalmak közötti kapcsolatot. Nevét Richard E. Bellmanről kapta, aki jelentős mértékben hozzájárult a dinamikus programozáshoz és vezérléselmélethez.</w:t>
      </w:r>
      <w:r w:rsidR="006E6D46">
        <w:rPr>
          <w:sz w:val="24"/>
          <w:szCs w:val="24"/>
        </w:rPr>
        <w:fldChar w:fldCharType="begin"/>
      </w:r>
      <w:r w:rsidR="006E6D46">
        <w:rPr>
          <w:sz w:val="24"/>
          <w:szCs w:val="24"/>
        </w:rPr>
        <w:instrText xml:space="preserve"> ADDIN ZOTERO_ITEM CSL_CITATION {"citationID":"nyUX5Q6W","properties":{"formattedCitation":"[8]","plainCitation":"[8]","noteIndex":0},"citationItems":[{"id":36,"uris":["http://zotero.org/users/local/zOi9XGqq/items/5GSSC4N5"],"itemData":{"id":36,"type":"webpage","title":"Bellman Equation | LinkedIn","URL":"https://www.linkedin.com/pulse/bellman-equation-yeshwanth-n/","accessed":{"date-parts":[["2024",3,8]]}}}],"schema":"https://github.com/citation-style-language/schema/raw/master/csl-citation.json"} </w:instrText>
      </w:r>
      <w:r w:rsidR="006E6D46">
        <w:rPr>
          <w:sz w:val="24"/>
          <w:szCs w:val="24"/>
        </w:rPr>
        <w:fldChar w:fldCharType="separate"/>
      </w:r>
      <w:r w:rsidR="006E6D46" w:rsidRPr="006E6D46">
        <w:rPr>
          <w:rFonts w:ascii="Calibri" w:hAnsi="Calibri" w:cs="Calibri"/>
          <w:sz w:val="24"/>
        </w:rPr>
        <w:t>[8]</w:t>
      </w:r>
      <w:r w:rsidR="006E6D46">
        <w:rPr>
          <w:sz w:val="24"/>
          <w:szCs w:val="24"/>
        </w:rPr>
        <w:fldChar w:fldCharType="end"/>
      </w:r>
    </w:p>
    <w:p w14:paraId="06E05A4E" w14:textId="6482E748" w:rsidR="00CB2697" w:rsidRPr="006E6D46" w:rsidRDefault="00CB2697" w:rsidP="00CB2697">
      <w:pPr>
        <w:jc w:val="both"/>
        <w:rPr>
          <w:b/>
          <w:bCs/>
          <w:sz w:val="24"/>
          <w:szCs w:val="24"/>
        </w:rPr>
      </w:pPr>
      <w:r w:rsidRPr="006E6D46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993CFB6" wp14:editId="1A233E75">
                <wp:simplePos x="0" y="0"/>
                <wp:positionH relativeFrom="margin">
                  <wp:align>center</wp:align>
                </wp:positionH>
                <wp:positionV relativeFrom="paragraph">
                  <wp:posOffset>178435</wp:posOffset>
                </wp:positionV>
                <wp:extent cx="4171950" cy="635"/>
                <wp:effectExtent l="0" t="0" r="0" b="10795"/>
                <wp:wrapTopAndBottom/>
                <wp:docPr id="2000056059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7195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24386DDF" w14:textId="6AF48508" w:rsidR="00CB2697" w:rsidRPr="00986C12" w:rsidRDefault="00CB2697" w:rsidP="00CB2697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>4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. ábra </w:t>
                            </w:r>
                            <w:r w:rsid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Egyszerűsített </w:t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Bellman egyenlet </w:t>
                            </w:r>
                            <w:r w:rsidRP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a </w:t>
                            </w:r>
                            <w:hyperlink r:id="rId15" w:history="1">
                              <w:r w:rsidRPr="006E6D46">
                                <w:rPr>
                                  <w:rStyle w:val="Hiperhivatkozs"/>
                                  <w:noProof/>
                                  <w:sz w:val="24"/>
                                  <w:szCs w:val="24"/>
                                </w:rPr>
                                <w:t>model.py</w:t>
                              </w:r>
                            </w:hyperlink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fájlb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93CFB6" id="_x0000_s1029" type="#_x0000_t202" style="position:absolute;left:0;text-align:left;margin-left:0;margin-top:14.05pt;width:328.5pt;height:.05pt;z-index:251669504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" filled="f" stroked="f">
                <v:textbox style="mso-fit-shape-to-text:t" inset="0,0,0,0">
                  <w:txbxContent>
                    <w:p w14:paraId="24386DDF" w14:textId="6AF48508" w:rsidR="00CB2697" w:rsidRPr="00986C12" w:rsidRDefault="00CB2697" w:rsidP="00CB2697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>4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. ábra </w:t>
                      </w:r>
                      <w:r w:rsidR="006E6D46">
                        <w:rPr>
                          <w:noProof/>
                          <w:sz w:val="24"/>
                          <w:szCs w:val="24"/>
                        </w:rPr>
                        <w:t xml:space="preserve">Egyszerűsített </w:t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Bellman egyenlet </w:t>
                      </w:r>
                      <w:r w:rsidRPr="006E6D46">
                        <w:rPr>
                          <w:noProof/>
                          <w:sz w:val="24"/>
                          <w:szCs w:val="24"/>
                        </w:rPr>
                        <w:t xml:space="preserve">a </w:t>
                      </w:r>
                      <w:hyperlink r:id="rId16" w:history="1">
                        <w:r w:rsidRPr="006E6D46">
                          <w:rPr>
                            <w:rStyle w:val="Hiperhivatkozs"/>
                            <w:noProof/>
                            <w:sz w:val="24"/>
                            <w:szCs w:val="24"/>
                          </w:rPr>
                          <w:t>model.py</w:t>
                        </w:r>
                      </w:hyperlink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 fájlban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6E6D46">
        <w:rPr>
          <w:b/>
          <w:bCs/>
          <w:noProof/>
          <w:sz w:val="24"/>
          <w:szCs w:val="24"/>
        </w:rPr>
        <w:drawing>
          <wp:anchor distT="0" distB="0" distL="114300" distR="114300" simplePos="0" relativeHeight="251667456" behindDoc="0" locked="0" layoutInCell="1" allowOverlap="1" wp14:anchorId="04B03EB9" wp14:editId="551FD05D">
            <wp:simplePos x="0" y="0"/>
            <wp:positionH relativeFrom="margin">
              <wp:align>center</wp:align>
            </wp:positionH>
            <wp:positionV relativeFrom="paragraph">
              <wp:posOffset>6985</wp:posOffset>
            </wp:positionV>
            <wp:extent cx="4172532" cy="161948"/>
            <wp:effectExtent l="0" t="0" r="0" b="9525"/>
            <wp:wrapTopAndBottom/>
            <wp:docPr id="800858630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858630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532" cy="16194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6E6D46">
        <w:rPr>
          <w:b/>
          <w:bCs/>
          <w:sz w:val="24"/>
          <w:szCs w:val="24"/>
        </w:rPr>
        <w:t>Ahol:</w:t>
      </w:r>
    </w:p>
    <w:p w14:paraId="60EB34AA" w14:textId="31A45902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Q_new</w:t>
      </w:r>
      <w:proofErr w:type="spellEnd"/>
      <w:r w:rsidRPr="004C34BD">
        <w:rPr>
          <w:b/>
          <w:bCs/>
          <w:sz w:val="24"/>
          <w:szCs w:val="24"/>
        </w:rPr>
        <w:t xml:space="preserve">: </w:t>
      </w:r>
      <w:r w:rsidR="006E6D46">
        <w:rPr>
          <w:sz w:val="24"/>
          <w:szCs w:val="24"/>
        </w:rPr>
        <w:t>az új Q érték a jelenlegi állapothoz</w:t>
      </w:r>
    </w:p>
    <w:p w14:paraId="6CCE4451" w14:textId="27552C91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reward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>]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az a jutalom, amit azért kap mert a megfelelő lépést a megfelelő időben végezte el</w:t>
      </w:r>
    </w:p>
    <w:p w14:paraId="731915CA" w14:textId="04C98268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proofErr w:type="gramStart"/>
      <w:r w:rsidRPr="004C34BD">
        <w:rPr>
          <w:b/>
          <w:bCs/>
          <w:sz w:val="24"/>
          <w:szCs w:val="24"/>
        </w:rPr>
        <w:t>self.gamma</w:t>
      </w:r>
      <w:proofErr w:type="spellEnd"/>
      <w:proofErr w:type="gramEnd"/>
      <w:r w:rsidRPr="004C34BD">
        <w:rPr>
          <w:b/>
          <w:bCs/>
          <w:sz w:val="24"/>
          <w:szCs w:val="24"/>
        </w:rPr>
        <w:t>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megmutatja mennyire értékes az a jutalom amit egy jövőbeli lépéssel szedhetünk össze</w:t>
      </w:r>
    </w:p>
    <w:p w14:paraId="367E0BE8" w14:textId="1EC91D27" w:rsidR="00CB2697" w:rsidRP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torch.max</w:t>
      </w:r>
      <w:proofErr w:type="spellEnd"/>
      <w:r w:rsidRPr="004C34BD">
        <w:rPr>
          <w:b/>
          <w:bCs/>
          <w:sz w:val="24"/>
          <w:szCs w:val="24"/>
        </w:rPr>
        <w:t>(</w:t>
      </w:r>
      <w:proofErr w:type="spellStart"/>
      <w:proofErr w:type="gramStart"/>
      <w:r w:rsidRPr="004C34BD">
        <w:rPr>
          <w:b/>
          <w:bCs/>
          <w:sz w:val="24"/>
          <w:szCs w:val="24"/>
        </w:rPr>
        <w:t>self.model</w:t>
      </w:r>
      <w:proofErr w:type="spellEnd"/>
      <w:proofErr w:type="gramEnd"/>
      <w:r w:rsidRPr="004C34BD">
        <w:rPr>
          <w:b/>
          <w:bCs/>
          <w:sz w:val="24"/>
          <w:szCs w:val="24"/>
        </w:rPr>
        <w:t>(</w:t>
      </w:r>
      <w:proofErr w:type="spellStart"/>
      <w:r w:rsidRPr="004C34BD">
        <w:rPr>
          <w:b/>
          <w:bCs/>
          <w:sz w:val="24"/>
          <w:szCs w:val="24"/>
        </w:rPr>
        <w:t>next_state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 xml:space="preserve">])): </w:t>
      </w:r>
      <w:r>
        <w:rPr>
          <w:sz w:val="24"/>
          <w:szCs w:val="24"/>
        </w:rPr>
        <w:t>a maximum értéke a</w:t>
      </w:r>
      <w:r w:rsidR="006E6D46">
        <w:rPr>
          <w:sz w:val="24"/>
          <w:szCs w:val="24"/>
        </w:rPr>
        <w:t xml:space="preserve">z </w:t>
      </w:r>
      <w:proofErr w:type="spellStart"/>
      <w:r w:rsidR="006E6D46">
        <w:rPr>
          <w:sz w:val="24"/>
          <w:szCs w:val="24"/>
        </w:rPr>
        <w:t>action</w:t>
      </w:r>
      <w:proofErr w:type="spellEnd"/>
      <w:r w:rsidR="006E6D46">
        <w:rPr>
          <w:sz w:val="24"/>
          <w:szCs w:val="24"/>
        </w:rPr>
        <w:t xml:space="preserve"> </w:t>
      </w:r>
      <w:proofErr w:type="spellStart"/>
      <w:r w:rsidR="006E6D46">
        <w:rPr>
          <w:sz w:val="24"/>
          <w:szCs w:val="24"/>
        </w:rPr>
        <w:t>value</w:t>
      </w:r>
      <w:proofErr w:type="spellEnd"/>
      <w:r w:rsidR="006E6D46">
        <w:rPr>
          <w:sz w:val="24"/>
          <w:szCs w:val="24"/>
        </w:rPr>
        <w:t xml:space="preserve"> függvénynek a következő állapotban lévő összes művelethez képes</w:t>
      </w: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0D029936" w14:textId="5EECBBC9" w:rsidR="006E6D46" w:rsidRDefault="006E6D46" w:rsidP="006E6D46">
      <w:pPr>
        <w:pStyle w:val="Cmsor2"/>
      </w:pPr>
      <w:r>
        <w:lastRenderedPageBreak/>
        <w:t xml:space="preserve">Az agent </w:t>
      </w:r>
      <w:r w:rsidR="00D7597B">
        <w:t>ciklusának működése</w:t>
      </w:r>
    </w:p>
    <w:p w14:paraId="3F52BE3E" w14:textId="6E3ACFFC" w:rsidR="006E6D46" w:rsidRDefault="00D7597B" w:rsidP="006E6D46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Ebben a fájlban egy végtelen ciklus fut, ez azt jelenti, hogy addig tanul a kígyó amíg mi azt le nem állítjuk. Elsőkörben az ablak állapotát méri fel, ez azt takarja, hogy megvizsgálja, hogy a kígyó fejétől melyik irányban van az étel és azt is, hogy a fej melyik irányában van veszély (fal, vagy a kígyó teste).</w:t>
      </w:r>
    </w:p>
    <w:p w14:paraId="5E1554E4" w14:textId="249FE86F" w:rsidR="00142812" w:rsidRDefault="00142812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>A következő lépésben az agent meghatározza a következő lépését. Ezen a pontot megjelenik a felfedezés és kihasználás dilemmája (</w:t>
      </w:r>
      <w:proofErr w:type="spellStart"/>
      <w:r>
        <w:rPr>
          <w:sz w:val="24"/>
          <w:szCs w:val="24"/>
        </w:rPr>
        <w:t>exploratio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or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xploitation</w:t>
      </w:r>
      <w:proofErr w:type="spellEnd"/>
      <w:r>
        <w:rPr>
          <w:sz w:val="24"/>
          <w:szCs w:val="24"/>
        </w:rPr>
        <w:t xml:space="preserve">) </w:t>
      </w:r>
      <w:r w:rsidRPr="00142812">
        <w:rPr>
          <w:sz w:val="24"/>
          <w:szCs w:val="24"/>
        </w:rPr>
        <w:t>A felfedezés bármely olyan cselekvés, amely lehetővé teszi az ügynök számára, hogy új jellemzőket fedezzen fel a környezetben, míg az kihasználás arról szól, hogy kihasználja az eddig megszerzett tudást. Ha az ügynök csak a múltbeli tapasztalatokat használja ki, valószínűleg egy nem optimális stratégiába ragad. Másrészről, ha folyamatosan felfedez, de nem használja ki az eddig szerzett ismereteket, soha nem találhatja meg a jó stratégiát.</w:t>
      </w:r>
      <w:r>
        <w:rPr>
          <w:sz w:val="24"/>
          <w:szCs w:val="24"/>
        </w:rPr>
        <w:t xml:space="preserve"> </w:t>
      </w:r>
      <w:r w:rsidRPr="00142812">
        <w:rPr>
          <w:sz w:val="24"/>
          <w:szCs w:val="24"/>
        </w:rPr>
        <w:t>Az ügynöknek megtalálnia a megfelelő egyensúlyt a kettő között, hogy felfedezhesse az optimális stratégiát, amely a maximális jutalmat hozza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mUJ1DxT8","properties":{"formattedCitation":"[9]","plainCitation":"[9]","noteIndex":0},"citationItems":[{"id":38,"uris":["http://zotero.org/users/local/zOi9XGqq/items/K6N58JYK"],"itemData":{"id":38,"type":"webpage","abstract":"A key challenge that arises in reinforcement learning (RL) is the trade-off between exploration and exploitation. This challenge is unique to RL and","container-title":"Scribbr","language":"en-US","title":"What is the exploration vs exploitation trade off in reinforcement learning?","URL":"https://www.scribbr.com/frequently-asked-questions/what-is-the-exploration-vs-exploitation-trade-off-in-reinforcement-learning/","accessed":{"date-parts":[["2024",3,1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142812">
        <w:rPr>
          <w:rFonts w:ascii="Calibri" w:hAnsi="Calibri" w:cs="Calibri"/>
          <w:sz w:val="24"/>
        </w:rPr>
        <w:t>[9]</w:t>
      </w:r>
      <w:r>
        <w:rPr>
          <w:sz w:val="24"/>
          <w:szCs w:val="24"/>
        </w:rPr>
        <w:fldChar w:fldCharType="end"/>
      </w:r>
    </w:p>
    <w:p w14:paraId="55F2EE88" w14:textId="0E11DEF5" w:rsidR="00142812" w:rsidRDefault="00142812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a megvan a következő lépés akkor azt a már megismert </w:t>
      </w:r>
      <w:hyperlink w:anchor="_play_step_függvény_szerkezete" w:history="1">
        <w:r w:rsidRPr="00142812">
          <w:rPr>
            <w:rStyle w:val="Hiperhivatkozs"/>
            <w:sz w:val="24"/>
            <w:szCs w:val="24"/>
          </w:rPr>
          <w:t>play_step</w:t>
        </w:r>
      </w:hyperlink>
      <w:r>
        <w:rPr>
          <w:sz w:val="24"/>
          <w:szCs w:val="24"/>
        </w:rPr>
        <w:t xml:space="preserve"> funkció meghívásával végre is hajtja az AI. Ezután ismételten felméri a játék állapotát az agent, ugyanúgy, mint a lépés meghatározás előtt. A megtett lépés után a rövidtávú memória tanítása következik, ezzel a következő lépésre tanítjuk az AI-t</w:t>
      </w:r>
      <w:r w:rsidR="007F1450">
        <w:rPr>
          <w:sz w:val="24"/>
          <w:szCs w:val="24"/>
        </w:rPr>
        <w:t xml:space="preserve">. Ebben a lépésben jelenik meg a </w:t>
      </w:r>
      <w:hyperlink w:anchor="_Bellman_egyenlet" w:history="1">
        <w:r w:rsidR="007F1450" w:rsidRPr="007F1450">
          <w:rPr>
            <w:rStyle w:val="Hiperhivatkozs"/>
            <w:sz w:val="24"/>
            <w:szCs w:val="24"/>
          </w:rPr>
          <w:t>Bellman egyenlet</w:t>
        </w:r>
      </w:hyperlink>
      <w:r w:rsidR="007F1450">
        <w:rPr>
          <w:sz w:val="24"/>
          <w:szCs w:val="24"/>
        </w:rPr>
        <w:t>,</w:t>
      </w:r>
      <w:r w:rsidR="00F65ED8">
        <w:rPr>
          <w:sz w:val="24"/>
          <w:szCs w:val="24"/>
        </w:rPr>
        <w:t xml:space="preserve"> az új Q érték kiszámolásához.</w:t>
      </w:r>
      <w:r w:rsidR="007F1450">
        <w:rPr>
          <w:sz w:val="24"/>
          <w:szCs w:val="24"/>
        </w:rPr>
        <w:t xml:space="preserve"> Ezt követően a megtett lépés tulajdonságait eltároljuk, ezek a következők: </w:t>
      </w:r>
      <w:r w:rsidR="007F1450" w:rsidRPr="00E62BFB">
        <w:rPr>
          <w:i/>
          <w:iCs/>
          <w:sz w:val="24"/>
          <w:szCs w:val="24"/>
        </w:rPr>
        <w:t>mozgás előtti állapot, mozgás utáni állapot, mozgás iránya, a jutalom, és hogy vége lett-e a játéknak</w:t>
      </w:r>
      <w:r w:rsidR="007F1450">
        <w:rPr>
          <w:sz w:val="24"/>
          <w:szCs w:val="24"/>
        </w:rPr>
        <w:t>.</w:t>
      </w:r>
    </w:p>
    <w:p w14:paraId="22B0F5DE" w14:textId="6E2EA13C" w:rsidR="007F1450" w:rsidRDefault="007F1450" w:rsidP="00142812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mennyiben vége lett, a kezdő </w:t>
      </w:r>
      <w:r w:rsidR="00F65ED8">
        <w:rPr>
          <w:sz w:val="24"/>
          <w:szCs w:val="24"/>
        </w:rPr>
        <w:t>helyzet</w:t>
      </w:r>
      <w:r>
        <w:rPr>
          <w:sz w:val="24"/>
          <w:szCs w:val="24"/>
        </w:rPr>
        <w:t xml:space="preserve"> kerül visszaállításra.</w:t>
      </w:r>
      <w:r w:rsidR="00F65ED8">
        <w:rPr>
          <w:sz w:val="24"/>
          <w:szCs w:val="24"/>
        </w:rPr>
        <w:t xml:space="preserve"> Minden halál után a hosszú távú memória is tanítva van, ez ugyanazon a módon történik, mint a rövid távú memória tanítása, annyi különbséggel, hogy nem csak egy lépés adatait kapja, hanem az összes eltárolt lépéshez tartozó adatot. A következő lépés a rekord frissítése, ha az adott kör magasabb pontszámot ért el a jelenlegi rekordnál. Ezután pedig a konzolra kerül kiírásra az adott kör statisztikája. Végül pedig a </w:t>
      </w:r>
      <w:r w:rsidR="00E62BFB">
        <w:rPr>
          <w:sz w:val="24"/>
          <w:szCs w:val="24"/>
        </w:rPr>
        <w:t xml:space="preserve">grafikon kirajzolásához szükséges adatok frissítésére kerül sor, maga grafikon rajzolása a </w:t>
      </w:r>
      <w:hyperlink r:id="rId18" w:history="1">
        <w:r w:rsidR="00E62BFB" w:rsidRPr="00E62BFB">
          <w:rPr>
            <w:rStyle w:val="Hiperhivatkozs"/>
            <w:sz w:val="24"/>
            <w:szCs w:val="24"/>
          </w:rPr>
          <w:t>helper.py</w:t>
        </w:r>
      </w:hyperlink>
      <w:r w:rsidR="00E62BFB">
        <w:rPr>
          <w:sz w:val="24"/>
          <w:szCs w:val="24"/>
        </w:rPr>
        <w:t xml:space="preserve"> fájlban történik.</w:t>
      </w:r>
    </w:p>
    <w:p w14:paraId="703E6C09" w14:textId="100EF044" w:rsidR="006E6D46" w:rsidRPr="006E6D46" w:rsidRDefault="006E6D46" w:rsidP="006E6D46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18" w:name="_Tesztek"/>
      <w:bookmarkStart w:id="19" w:name="_Toc160701665"/>
      <w:bookmarkEnd w:id="18"/>
      <w:r>
        <w:lastRenderedPageBreak/>
        <w:t>Tesztek</w:t>
      </w:r>
      <w:bookmarkEnd w:id="19"/>
    </w:p>
    <w:p w14:paraId="23D9E98E" w14:textId="32EAE71E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</w:p>
    <w:tbl>
      <w:tblPr>
        <w:tblStyle w:val="Tblzategyszer1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F616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EFA4F86" w14:textId="45C999FB" w:rsidR="00B94AC6" w:rsidRPr="00F61620" w:rsidRDefault="00B94AC6" w:rsidP="002E44F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Átlag</w:t>
            </w:r>
          </w:p>
        </w:tc>
      </w:tr>
      <w:tr w:rsidR="00F61620" w14:paraId="1F222B6E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1AE575D9" w14:textId="71D5FEAA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1D1556D3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008B26F2" w14:textId="2E3C3574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531" w:type="dxa"/>
            <w:vAlign w:val="center"/>
          </w:tcPr>
          <w:p w14:paraId="7561C2FD" w14:textId="77D87BFE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67A3C35B" w:rsidR="00B94AC6" w:rsidRPr="00F61620" w:rsidRDefault="00D7597B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7</w:t>
            </w:r>
          </w:p>
        </w:tc>
      </w:tr>
      <w:tr w:rsidR="00B94AC6" w14:paraId="7D0376C5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7CE8DC25" w14:textId="7213FB57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3516AA0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1531" w:type="dxa"/>
            <w:vAlign w:val="center"/>
          </w:tcPr>
          <w:p w14:paraId="52ED04E0" w14:textId="6043ECB3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1531" w:type="dxa"/>
            <w:vAlign w:val="center"/>
          </w:tcPr>
          <w:p w14:paraId="69E0F8C3" w14:textId="2C42B76A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1531" w:type="dxa"/>
            <w:vAlign w:val="center"/>
          </w:tcPr>
          <w:p w14:paraId="76B4468D" w14:textId="27E20942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87.66</w:t>
            </w:r>
          </w:p>
        </w:tc>
      </w:tr>
      <w:tr w:rsidR="00F61620" w14:paraId="6A5C2A4D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5E8FD1BB" w14:textId="77777777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19A291DE" w:rsidR="00186A4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1531" w:type="dxa"/>
            <w:vAlign w:val="center"/>
          </w:tcPr>
          <w:p w14:paraId="6718F0C2" w14:textId="7F0494DE" w:rsidR="00186A4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1531" w:type="dxa"/>
            <w:vAlign w:val="center"/>
          </w:tcPr>
          <w:p w14:paraId="42D93F62" w14:textId="049589EA" w:rsidR="00186A4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1531" w:type="dxa"/>
            <w:vAlign w:val="center"/>
          </w:tcPr>
          <w:p w14:paraId="23616493" w14:textId="3767B976" w:rsidR="00186A4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90</w:t>
            </w:r>
          </w:p>
        </w:tc>
      </w:tr>
      <w:tr w:rsidR="00B94AC6" w14:paraId="0F180FCC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08F064F9" w14:textId="37FE26AC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66125C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1</w:t>
            </w:r>
          </w:p>
        </w:tc>
        <w:tc>
          <w:tcPr>
            <w:tcW w:w="1531" w:type="dxa"/>
            <w:vAlign w:val="center"/>
          </w:tcPr>
          <w:p w14:paraId="019FD1AD" w14:textId="24233F7B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5</w:t>
            </w:r>
          </w:p>
        </w:tc>
        <w:tc>
          <w:tcPr>
            <w:tcW w:w="1531" w:type="dxa"/>
            <w:vAlign w:val="center"/>
          </w:tcPr>
          <w:p w14:paraId="6B3B8395" w14:textId="52AD14B5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6</w:t>
            </w:r>
          </w:p>
        </w:tc>
        <w:tc>
          <w:tcPr>
            <w:tcW w:w="1531" w:type="dxa"/>
            <w:vAlign w:val="center"/>
          </w:tcPr>
          <w:p w14:paraId="6533CBA3" w14:textId="53F70DE9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97.33</w:t>
            </w:r>
          </w:p>
        </w:tc>
      </w:tr>
      <w:tr w:rsidR="00F61620" w14:paraId="77E693B0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922C7F2" w14:textId="5601647B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3CA28274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1531" w:type="dxa"/>
            <w:vAlign w:val="center"/>
          </w:tcPr>
          <w:p w14:paraId="38AB043C" w14:textId="145B1B51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1531" w:type="dxa"/>
            <w:vAlign w:val="center"/>
          </w:tcPr>
          <w:p w14:paraId="13CE401A" w14:textId="63A8B60D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1531" w:type="dxa"/>
            <w:vAlign w:val="center"/>
          </w:tcPr>
          <w:p w14:paraId="6A7DD1CD" w14:textId="7FF9754E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62.33</w:t>
            </w:r>
          </w:p>
        </w:tc>
      </w:tr>
      <w:tr w:rsidR="00186A46" w14:paraId="0124BB9B" w14:textId="77777777" w:rsidTr="00F61620">
        <w:trPr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32FCD553" w14:textId="554FF196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1391EB7A" w:rsidR="00186A4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.43</w:t>
            </w:r>
          </w:p>
        </w:tc>
        <w:tc>
          <w:tcPr>
            <w:tcW w:w="1531" w:type="dxa"/>
            <w:vAlign w:val="center"/>
          </w:tcPr>
          <w:p w14:paraId="4E1CC50D" w14:textId="0F4817C3" w:rsidR="00186A4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531" w:type="dxa"/>
            <w:vAlign w:val="center"/>
          </w:tcPr>
          <w:p w14:paraId="40C0704B" w14:textId="142375BF" w:rsidR="00186A4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.04</w:t>
            </w:r>
          </w:p>
        </w:tc>
        <w:tc>
          <w:tcPr>
            <w:tcW w:w="1531" w:type="dxa"/>
            <w:vAlign w:val="center"/>
          </w:tcPr>
          <w:p w14:paraId="31A0CEA7" w14:textId="2B3FF8C6" w:rsidR="00186A4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7.16</w:t>
            </w:r>
          </w:p>
        </w:tc>
      </w:tr>
    </w:tbl>
    <w:p w14:paraId="7133A1C9" w14:textId="32148BC4" w:rsid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</w:t>
      </w:r>
      <w:r w:rsidR="001E10D5">
        <w:rPr>
          <w:sz w:val="24"/>
          <w:szCs w:val="24"/>
        </w:rPr>
        <w:t>,</w:t>
      </w:r>
      <w:r>
        <w:rPr>
          <w:sz w:val="24"/>
          <w:szCs w:val="24"/>
        </w:rPr>
        <w:t xml:space="preserve"> ha eljut</w:t>
      </w:r>
      <w:r w:rsidR="00E54932">
        <w:rPr>
          <w:sz w:val="24"/>
          <w:szCs w:val="24"/>
        </w:rPr>
        <w:t>na</w:t>
      </w:r>
      <w:r>
        <w:rPr>
          <w:sz w:val="24"/>
          <w:szCs w:val="24"/>
        </w:rPr>
        <w:t xml:space="preserve"> a következő probléma megoldásához.</w:t>
      </w:r>
      <w:r w:rsidR="001E10D5">
        <w:rPr>
          <w:sz w:val="24"/>
          <w:szCs w:val="24"/>
        </w:rPr>
        <w:t xml:space="preserve"> </w:t>
      </w:r>
    </w:p>
    <w:p w14:paraId="1F729AA5" w14:textId="3F43157F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Default="000C10AD" w:rsidP="00DF3A61">
      <w:pPr>
        <w:pStyle w:val="Cmsor1"/>
        <w:spacing w:line="276" w:lineRule="auto"/>
      </w:pPr>
      <w:bookmarkStart w:id="20" w:name="_Toc160701666"/>
      <w:r>
        <w:lastRenderedPageBreak/>
        <w:t>Források</w:t>
      </w:r>
      <w:bookmarkEnd w:id="20"/>
    </w:p>
    <w:p w14:paraId="63CEF8F4" w14:textId="185F56CE" w:rsidR="000F37DA" w:rsidRPr="000F37DA" w:rsidRDefault="000F37DA" w:rsidP="000F37DA">
      <w:pPr>
        <w:pStyle w:val="Cmsor2"/>
      </w:pPr>
      <w:r>
        <w:t>Szöveges források</w:t>
      </w:r>
    </w:p>
    <w:p w14:paraId="4E022E4E" w14:textId="77777777" w:rsidR="00142812" w:rsidRPr="00142812" w:rsidRDefault="00DF3A61" w:rsidP="00142812">
      <w:pPr>
        <w:pStyle w:val="Irodalomjegyzk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142812" w:rsidRPr="00142812">
        <w:rPr>
          <w:rFonts w:ascii="Calibri" w:hAnsi="Calibri" w:cs="Calibri"/>
        </w:rPr>
        <w:t>[1]</w:t>
      </w:r>
      <w:r w:rsidR="00142812" w:rsidRPr="00142812">
        <w:rPr>
          <w:rFonts w:ascii="Calibri" w:hAnsi="Calibri" w:cs="Calibri"/>
        </w:rPr>
        <w:tab/>
        <w:t>„Anaconda vs Python in Software: Know the Key Differences | Simplilearn”, Simplilearn.com. Elérés: 2024. március 4. [Online]. Elérhető: https://www.simplilearn.com/anaconda-vs-python-article</w:t>
      </w:r>
    </w:p>
    <w:p w14:paraId="44B73FA7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2]</w:t>
      </w:r>
      <w:r w:rsidRPr="00142812">
        <w:rPr>
          <w:rFonts w:ascii="Calibri" w:hAnsi="Calibri" w:cs="Calibri"/>
        </w:rPr>
        <w:tab/>
        <w:t>„Pygame Tutorial - javatpoint”, www.javatpoint.com. Elérés: 2024. március 4. [Online]. Elérhető: https://www.javatpoint.com/pygame</w:t>
      </w:r>
    </w:p>
    <w:p w14:paraId="4511B0ED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3]</w:t>
      </w:r>
      <w:r w:rsidRPr="00142812">
        <w:rPr>
          <w:rFonts w:ascii="Calibri" w:hAnsi="Calibri" w:cs="Calibri"/>
        </w:rPr>
        <w:tab/>
        <w:t>„What is PyTorch?”, Enterprise AI. Elérés: 2024. március 4. [Online]. Elérhető: https://www.techtarget.com/searchenterpriseai/definition/PyTorch</w:t>
      </w:r>
    </w:p>
    <w:p w14:paraId="52BD43F8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4]</w:t>
      </w:r>
      <w:r w:rsidRPr="00142812">
        <w:rPr>
          <w:rFonts w:ascii="Calibri" w:hAnsi="Calibri" w:cs="Calibri"/>
        </w:rPr>
        <w:tab/>
        <w:t>„Introduction to Matplotlib”, GeeksforGeeks. Elérés: 2024. március 4. [Online]. Elérhető: https://www.geeksforgeeks.org/python-introduction-matplotlib/</w:t>
      </w:r>
    </w:p>
    <w:p w14:paraId="41E5730F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5]</w:t>
      </w:r>
      <w:r w:rsidRPr="00142812">
        <w:rPr>
          <w:rFonts w:ascii="Calibri" w:hAnsi="Calibri" w:cs="Calibri"/>
        </w:rPr>
        <w:tab/>
        <w:t>„IPython - Introduction”. Elérés: 2024. március 4. [Online]. Elérhető: https://www.tutorialspoint.com/jupyter/ipython_introduction.htm</w:t>
      </w:r>
    </w:p>
    <w:p w14:paraId="1A7BEADB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6]</w:t>
      </w:r>
      <w:r w:rsidRPr="00142812">
        <w:rPr>
          <w:rFonts w:ascii="Calibri" w:hAnsi="Calibri" w:cs="Calibri"/>
        </w:rPr>
        <w:tab/>
        <w:t>R. Brooks, „What is reinforcement learning?”, University of York. Elérés: 2024. március 7. [Online]. Elérhető: https://online.york.ac.uk/what-is-reinforcement-learning/</w:t>
      </w:r>
    </w:p>
    <w:p w14:paraId="1EED9652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7]</w:t>
      </w:r>
      <w:r w:rsidRPr="00142812">
        <w:rPr>
          <w:rFonts w:ascii="Calibri" w:hAnsi="Calibri" w:cs="Calibri"/>
        </w:rPr>
        <w:tab/>
        <w:t>M. Wang, „Deep Q-Learning Tutorial: minDQN”, Medium. Elérés: 2024. március 7. [Online]. Elérhető: https://towardsdatascience.com/deep-q-learning-tutorial-mindqn-2a4c855abffc</w:t>
      </w:r>
    </w:p>
    <w:p w14:paraId="1BAC9B90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8]</w:t>
      </w:r>
      <w:r w:rsidRPr="00142812">
        <w:rPr>
          <w:rFonts w:ascii="Calibri" w:hAnsi="Calibri" w:cs="Calibri"/>
        </w:rPr>
        <w:tab/>
        <w:t>„Bellman Equation | LinkedIn”. Elérés: 2024. március 8. [Online]. Elérhető: https://www.linkedin.com/pulse/bellman-equation-yeshwanth-n/</w:t>
      </w:r>
    </w:p>
    <w:p w14:paraId="47D899A3" w14:textId="77777777" w:rsidR="00142812" w:rsidRPr="00142812" w:rsidRDefault="00142812" w:rsidP="00142812">
      <w:pPr>
        <w:pStyle w:val="Irodalomjegyzk"/>
        <w:rPr>
          <w:rFonts w:ascii="Calibri" w:hAnsi="Calibri" w:cs="Calibri"/>
        </w:rPr>
      </w:pPr>
      <w:r w:rsidRPr="00142812">
        <w:rPr>
          <w:rFonts w:ascii="Calibri" w:hAnsi="Calibri" w:cs="Calibri"/>
        </w:rPr>
        <w:t>[9]</w:t>
      </w:r>
      <w:r w:rsidRPr="00142812">
        <w:rPr>
          <w:rFonts w:ascii="Calibri" w:hAnsi="Calibri" w:cs="Calibri"/>
        </w:rPr>
        <w:tab/>
        <w:t>„What is the exploration vs exploitation trade off in reinforcement learning?”, Scribbr. Elérés: 2024. március 10. [Online]. Elérhető: https://www.scribbr.com/frequently-asked-questions/what-is-the-exploration-vs-exploitation-trade-off-in-reinforcement-learning/</w:t>
      </w:r>
    </w:p>
    <w:p w14:paraId="0B69C271" w14:textId="0934115E" w:rsidR="000C10AD" w:rsidRDefault="00DF3A61" w:rsidP="000F37DA">
      <w:pPr>
        <w:pStyle w:val="Cmsor2"/>
      </w:pPr>
      <w:r>
        <w:fldChar w:fldCharType="end"/>
      </w:r>
      <w:r w:rsidR="000F37DA">
        <w:t>Videós források</w:t>
      </w:r>
    </w:p>
    <w:p w14:paraId="3E10DCFB" w14:textId="3F9BAB3E" w:rsidR="00186C81" w:rsidRPr="00186C81" w:rsidRDefault="00000000" w:rsidP="000F37DA">
      <w:pPr>
        <w:rPr>
          <w:sz w:val="24"/>
          <w:szCs w:val="24"/>
        </w:rPr>
      </w:pPr>
      <w:hyperlink r:id="rId19" w:history="1">
        <w:r w:rsidR="00186C81" w:rsidRPr="00186C81">
          <w:rPr>
            <w:rStyle w:val="Hiperhivatkozs"/>
            <w:sz w:val="24"/>
            <w:szCs w:val="24"/>
          </w:rPr>
          <w:t>https://www.youtube.com/watch?v=ORMx45xqWkA&amp;ab_channel=Fireship</w:t>
        </w:r>
      </w:hyperlink>
    </w:p>
    <w:p w14:paraId="54E961ED" w14:textId="77304CCE" w:rsidR="000F37DA" w:rsidRPr="00186C81" w:rsidRDefault="00000000" w:rsidP="000F37DA">
      <w:pPr>
        <w:rPr>
          <w:sz w:val="24"/>
          <w:szCs w:val="24"/>
        </w:rPr>
      </w:pPr>
      <w:hyperlink r:id="rId20" w:history="1">
        <w:r w:rsidR="00186C81" w:rsidRPr="00186C81">
          <w:rPr>
            <w:rStyle w:val="Hiperhivatkozs"/>
            <w:sz w:val="24"/>
            <w:szCs w:val="24"/>
          </w:rPr>
          <w:t>https://www.youtube.com/watch?v=cO5g5qLrLSo&amp;ab_channel=NicholasRenotte</w:t>
        </w:r>
      </w:hyperlink>
    </w:p>
    <w:p w14:paraId="781CBF0B" w14:textId="5316379B" w:rsidR="000F37DA" w:rsidRPr="00186C81" w:rsidRDefault="00000000" w:rsidP="000F37DA">
      <w:pPr>
        <w:rPr>
          <w:sz w:val="24"/>
          <w:szCs w:val="24"/>
        </w:rPr>
      </w:pPr>
      <w:hyperlink r:id="rId21" w:history="1">
        <w:r w:rsidR="000F37DA" w:rsidRPr="00186C81">
          <w:rPr>
            <w:rStyle w:val="Hiperhivatkozs"/>
            <w:sz w:val="24"/>
            <w:szCs w:val="24"/>
          </w:rPr>
          <w:t>https://www.youtube.com/watch?v=4GhH3d9NsIc&amp;list=PL-9x0_FO_lgn8hXJk5uRv1bO36xyTx00f&amp;ab_channel=MachineLearningwithPhil</w:t>
        </w:r>
      </w:hyperlink>
    </w:p>
    <w:p w14:paraId="36657BA4" w14:textId="42FA1025" w:rsidR="00186C81" w:rsidRPr="00186C81" w:rsidRDefault="00000000" w:rsidP="000F37DA">
      <w:pPr>
        <w:rPr>
          <w:sz w:val="24"/>
          <w:szCs w:val="24"/>
        </w:rPr>
      </w:pPr>
      <w:hyperlink r:id="rId22" w:history="1">
        <w:r w:rsidR="00186C81" w:rsidRPr="00186C81">
          <w:rPr>
            <w:rStyle w:val="Hiperhivatkozs"/>
            <w:sz w:val="24"/>
            <w:szCs w:val="24"/>
          </w:rPr>
          <w:t>https://www.youtube.com/watch?v=vhiO4WsHA6c&amp;ab_channel=Chrispresso</w:t>
        </w:r>
      </w:hyperlink>
    </w:p>
    <w:p w14:paraId="154EE224" w14:textId="184236C3" w:rsidR="000F37DA" w:rsidRPr="00186C81" w:rsidRDefault="00000000" w:rsidP="000F37DA">
      <w:pPr>
        <w:rPr>
          <w:sz w:val="24"/>
          <w:szCs w:val="24"/>
        </w:rPr>
      </w:pPr>
      <w:hyperlink r:id="rId23" w:history="1">
        <w:r w:rsidR="00186C81" w:rsidRPr="00186C81">
          <w:rPr>
            <w:rStyle w:val="Hiperhivatkozs"/>
            <w:sz w:val="24"/>
            <w:szCs w:val="24"/>
          </w:rPr>
          <w:t>https://www.youtube.com/watch?v=--nsd2ZeYvs&amp;t=1840s&amp;ab_channel=PatrickLoeber</w:t>
        </w:r>
      </w:hyperlink>
    </w:p>
    <w:p w14:paraId="66DBA058" w14:textId="1ED945F3" w:rsidR="000F37DA" w:rsidRDefault="000A4227" w:rsidP="000F37DA">
      <w:pPr>
        <w:rPr>
          <w:sz w:val="24"/>
          <w:szCs w:val="24"/>
        </w:rPr>
      </w:pPr>
      <w:hyperlink r:id="rId24" w:history="1">
        <w:r w:rsidRPr="005C0A80">
          <w:rPr>
            <w:rStyle w:val="Hiperhivatkozs"/>
            <w:sz w:val="24"/>
            <w:szCs w:val="24"/>
          </w:rPr>
          <w:t>https://www.youtube.com/watch?v=L8ypSXwyBds&amp;t=1041s&amp;ab_channel=freeCodeCamp.org</w:t>
        </w:r>
      </w:hyperlink>
    </w:p>
    <w:p w14:paraId="6A971DBF" w14:textId="77777777" w:rsidR="000A4227" w:rsidRPr="000F37DA" w:rsidRDefault="000A4227" w:rsidP="000F37DA">
      <w:pPr>
        <w:rPr>
          <w:sz w:val="24"/>
          <w:szCs w:val="24"/>
        </w:rPr>
      </w:pPr>
    </w:p>
    <w:sectPr w:rsidR="000A4227" w:rsidRPr="000F37DA">
      <w:headerReference w:type="default" r:id="rId25"/>
      <w:footerReference w:type="default" r:id="rId2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6BFA64" w14:textId="77777777" w:rsidR="002C2F5F" w:rsidRDefault="002C2F5F" w:rsidP="000C10AD">
      <w:pPr>
        <w:spacing w:after="0" w:line="240" w:lineRule="auto"/>
      </w:pPr>
      <w:r>
        <w:separator/>
      </w:r>
    </w:p>
  </w:endnote>
  <w:endnote w:type="continuationSeparator" w:id="0">
    <w:p w14:paraId="3182908F" w14:textId="77777777" w:rsidR="002C2F5F" w:rsidRDefault="002C2F5F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D0DD2B" w14:textId="77777777" w:rsidR="002C2F5F" w:rsidRDefault="002C2F5F" w:rsidP="000C10AD">
      <w:pPr>
        <w:spacing w:after="0" w:line="240" w:lineRule="auto"/>
      </w:pPr>
      <w:r>
        <w:separator/>
      </w:r>
    </w:p>
  </w:footnote>
  <w:footnote w:type="continuationSeparator" w:id="0">
    <w:p w14:paraId="708F7C68" w14:textId="77777777" w:rsidR="002C2F5F" w:rsidRDefault="002C2F5F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D791BE3"/>
    <w:multiLevelType w:val="hybridMultilevel"/>
    <w:tmpl w:val="0A0E1D0A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785C58"/>
    <w:multiLevelType w:val="hybridMultilevel"/>
    <w:tmpl w:val="0D8C16DE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4"/>
  </w:num>
  <w:num w:numId="5" w16cid:durableId="434135127">
    <w:abstractNumId w:val="3"/>
  </w:num>
  <w:num w:numId="6" w16cid:durableId="128773449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57612"/>
    <w:rsid w:val="00062297"/>
    <w:rsid w:val="0007713C"/>
    <w:rsid w:val="00085149"/>
    <w:rsid w:val="000A4227"/>
    <w:rsid w:val="000C10AD"/>
    <w:rsid w:val="000C3532"/>
    <w:rsid w:val="000F37DA"/>
    <w:rsid w:val="00142812"/>
    <w:rsid w:val="00165F02"/>
    <w:rsid w:val="00186A46"/>
    <w:rsid w:val="00186C81"/>
    <w:rsid w:val="001E10D5"/>
    <w:rsid w:val="002866B0"/>
    <w:rsid w:val="002B0251"/>
    <w:rsid w:val="002C2F5F"/>
    <w:rsid w:val="002C50D4"/>
    <w:rsid w:val="002E44F2"/>
    <w:rsid w:val="003578AB"/>
    <w:rsid w:val="003E3D6C"/>
    <w:rsid w:val="003F5B46"/>
    <w:rsid w:val="0049083B"/>
    <w:rsid w:val="004C0A1B"/>
    <w:rsid w:val="004C34BD"/>
    <w:rsid w:val="00552D2F"/>
    <w:rsid w:val="005F3A74"/>
    <w:rsid w:val="00612E1F"/>
    <w:rsid w:val="0065308A"/>
    <w:rsid w:val="006579F7"/>
    <w:rsid w:val="00670E2A"/>
    <w:rsid w:val="006A050E"/>
    <w:rsid w:val="006E6D46"/>
    <w:rsid w:val="00762DB3"/>
    <w:rsid w:val="007F1450"/>
    <w:rsid w:val="007F76F2"/>
    <w:rsid w:val="00864A28"/>
    <w:rsid w:val="00886427"/>
    <w:rsid w:val="00887268"/>
    <w:rsid w:val="008A2924"/>
    <w:rsid w:val="008A6CCB"/>
    <w:rsid w:val="008B1DF5"/>
    <w:rsid w:val="008C60E3"/>
    <w:rsid w:val="008E7F50"/>
    <w:rsid w:val="00905A00"/>
    <w:rsid w:val="0093781D"/>
    <w:rsid w:val="009449D1"/>
    <w:rsid w:val="009846D2"/>
    <w:rsid w:val="009F45A7"/>
    <w:rsid w:val="00A278C7"/>
    <w:rsid w:val="00A36FE0"/>
    <w:rsid w:val="00A80E2F"/>
    <w:rsid w:val="00AD200D"/>
    <w:rsid w:val="00B26A56"/>
    <w:rsid w:val="00B279AC"/>
    <w:rsid w:val="00B44C22"/>
    <w:rsid w:val="00B51C3B"/>
    <w:rsid w:val="00B52EE9"/>
    <w:rsid w:val="00B83CD2"/>
    <w:rsid w:val="00B94AC6"/>
    <w:rsid w:val="00BE4D57"/>
    <w:rsid w:val="00C16CE8"/>
    <w:rsid w:val="00C833F5"/>
    <w:rsid w:val="00CB2697"/>
    <w:rsid w:val="00CB7D8C"/>
    <w:rsid w:val="00CC5C86"/>
    <w:rsid w:val="00CF2461"/>
    <w:rsid w:val="00D21620"/>
    <w:rsid w:val="00D35A45"/>
    <w:rsid w:val="00D7597B"/>
    <w:rsid w:val="00DC66E0"/>
    <w:rsid w:val="00DC7473"/>
    <w:rsid w:val="00DD4554"/>
    <w:rsid w:val="00DF3A61"/>
    <w:rsid w:val="00E54932"/>
    <w:rsid w:val="00E62BFB"/>
    <w:rsid w:val="00EB4BFB"/>
    <w:rsid w:val="00F423AC"/>
    <w:rsid w:val="00F61620"/>
    <w:rsid w:val="00F65ED8"/>
    <w:rsid w:val="00FF1768"/>
    <w:rsid w:val="00FF5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6530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65308A"/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paragraph" w:styleId="TJ2">
    <w:name w:val="toc 2"/>
    <w:basedOn w:val="Norml"/>
    <w:next w:val="Norml"/>
    <w:autoRedefine/>
    <w:uiPriority w:val="39"/>
    <w:unhideWhenUsed/>
    <w:rsid w:val="008A2924"/>
    <w:pPr>
      <w:spacing w:after="100"/>
      <w:ind w:left="220"/>
    </w:pPr>
  </w:style>
  <w:style w:type="character" w:styleId="Mrltotthiperhivatkozs">
    <w:name w:val="FollowedHyperlink"/>
    <w:basedOn w:val="Bekezdsalapbettpusa"/>
    <w:uiPriority w:val="99"/>
    <w:semiHidden/>
    <w:unhideWhenUsed/>
    <w:rsid w:val="00057612"/>
    <w:rPr>
      <w:color w:val="954F72" w:themeColor="followedHyperlink"/>
      <w:u w:val="single"/>
    </w:rPr>
  </w:style>
  <w:style w:type="table" w:styleId="Listatblzat4">
    <w:name w:val="List Table 4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aszertblzat33jellszn">
    <w:name w:val="List Table 3 Accent 3"/>
    <w:basedOn w:val="Normltblzat"/>
    <w:uiPriority w:val="48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Tblzatrcsos5stt3jellszn">
    <w:name w:val="Grid Table 5 Dark Accent 3"/>
    <w:basedOn w:val="Normltblzat"/>
    <w:uiPriority w:val="50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Listaszertblzat43jellszn">
    <w:name w:val="List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rcsos7tarka">
    <w:name w:val="Grid Table 7 Colorful"/>
    <w:basedOn w:val="Normltblzat"/>
    <w:uiPriority w:val="52"/>
    <w:rsid w:val="00F6162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blzatrcsos43jellszn">
    <w:name w:val="Grid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egyszer1">
    <w:name w:val="Plain Table 1"/>
    <w:basedOn w:val="Normltblzat"/>
    <w:uiPriority w:val="41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152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6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8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hyperlink" Target="game/game.py" TargetMode="External"/><Relationship Id="rId18" Type="http://schemas.openxmlformats.org/officeDocument/2006/relationships/hyperlink" Target="game/helper.py" TargetMode="External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hyperlink" Target="https://www.youtube.com/watch?v=4GhH3d9NsIc&amp;list=PL-9x0_FO_lgn8hXJk5uRv1bO36xyTx00f&amp;ab_channel=MachineLearningwithPhil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image" Target="media/image5.png"/><Relationship Id="rId25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hyperlink" Target="game/model.py" TargetMode="External"/><Relationship Id="rId20" Type="http://schemas.openxmlformats.org/officeDocument/2006/relationships/hyperlink" Target="https://www.youtube.com/watch?v=cO5g5qLrLSo&amp;ab_channel=NicholasRenotte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24" Type="http://schemas.openxmlformats.org/officeDocument/2006/relationships/hyperlink" Target="https://www.youtube.com/watch?v=L8ypSXwyBds&amp;t=1041s&amp;ab_channel=freeCodeCamp.org" TargetMode="External"/><Relationship Id="rId5" Type="http://schemas.openxmlformats.org/officeDocument/2006/relationships/footnotes" Target="footnotes.xml"/><Relationship Id="rId15" Type="http://schemas.openxmlformats.org/officeDocument/2006/relationships/hyperlink" Target="game/model.py" TargetMode="External"/><Relationship Id="rId23" Type="http://schemas.openxmlformats.org/officeDocument/2006/relationships/hyperlink" Target="https://www.youtube.com/watch?v=--nsd2ZeYvs&amp;t=1840s&amp;ab_channel=PatrickLoeber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github.com/vassko02/SnakeAI.git" TargetMode="External"/><Relationship Id="rId19" Type="http://schemas.openxmlformats.org/officeDocument/2006/relationships/hyperlink" Target="https://www.youtube.com/watch?v=ORMx45xqWkA&amp;ab_channel=Fireship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image" Target="media/image4.png"/><Relationship Id="rId22" Type="http://schemas.openxmlformats.org/officeDocument/2006/relationships/hyperlink" Target="https://www.youtube.com/watch?v=vhiO4WsHA6c&amp;ab_channel=Chrispresso" TargetMode="Externa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8</TotalTime>
  <Pages>11</Pages>
  <Words>3406</Words>
  <Characters>23507</Characters>
  <Application>Microsoft Office Word</Application>
  <DocSecurity>0</DocSecurity>
  <Lines>195</Lines>
  <Paragraphs>53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28</cp:revision>
  <dcterms:created xsi:type="dcterms:W3CDTF">2024-02-18T10:54:00Z</dcterms:created>
  <dcterms:modified xsi:type="dcterms:W3CDTF">2024-03-10T17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rdM12NQ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